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470CB" w14:textId="77777777" w:rsidR="00754C9A" w:rsidRDefault="00754C9A" w:rsidP="00441B6F">
      <w:pPr>
        <w:pStyle w:val="Title"/>
        <w:spacing w:after="0"/>
        <w:jc w:val="both"/>
        <w:rPr>
          <w:rFonts w:ascii="Arial" w:hAnsi="Arial" w:cs="Arial"/>
        </w:rPr>
      </w:pPr>
    </w:p>
    <w:p w14:paraId="32580625" w14:textId="3BC221EF" w:rsidR="00163BC4" w:rsidRPr="00163BC4" w:rsidRDefault="004E2374" w:rsidP="00441B6F">
      <w:pPr>
        <w:pStyle w:val="Author"/>
        <w:spacing w:line="240" w:lineRule="auto"/>
        <w:rPr>
          <w:rFonts w:ascii="Arial" w:hAnsi="Arial" w:cs="Arial"/>
          <w:bCs/>
          <w:iCs/>
          <w:kern w:val="28"/>
          <w:sz w:val="36"/>
        </w:rPr>
      </w:pPr>
      <w:r w:rsidRPr="004E2374">
        <w:rPr>
          <w:rFonts w:ascii="Arial" w:hAnsi="Arial" w:cs="Arial"/>
          <w:bCs/>
          <w:iCs/>
          <w:kern w:val="28"/>
          <w:sz w:val="36"/>
        </w:rPr>
        <w:t xml:space="preserve">Analysis </w:t>
      </w:r>
      <w:r>
        <w:rPr>
          <w:rFonts w:ascii="Arial" w:hAnsi="Arial" w:cs="Arial"/>
          <w:bCs/>
          <w:iCs/>
          <w:kern w:val="28"/>
          <w:sz w:val="36"/>
        </w:rPr>
        <w:t>o</w:t>
      </w:r>
      <w:r w:rsidRPr="004E2374">
        <w:rPr>
          <w:rFonts w:ascii="Arial" w:hAnsi="Arial" w:cs="Arial"/>
          <w:bCs/>
          <w:iCs/>
          <w:kern w:val="28"/>
          <w:sz w:val="36"/>
        </w:rPr>
        <w:t xml:space="preserve">f Employees' Quality </w:t>
      </w:r>
      <w:r>
        <w:rPr>
          <w:rFonts w:ascii="Arial" w:hAnsi="Arial" w:cs="Arial"/>
          <w:bCs/>
          <w:iCs/>
          <w:kern w:val="28"/>
          <w:sz w:val="36"/>
        </w:rPr>
        <w:t>o</w:t>
      </w:r>
      <w:r w:rsidRPr="004E2374">
        <w:rPr>
          <w:rFonts w:ascii="Arial" w:hAnsi="Arial" w:cs="Arial"/>
          <w:bCs/>
          <w:iCs/>
          <w:kern w:val="28"/>
          <w:sz w:val="36"/>
        </w:rPr>
        <w:t xml:space="preserve">f Work Life </w:t>
      </w:r>
      <w:r>
        <w:rPr>
          <w:rFonts w:ascii="Arial" w:hAnsi="Arial" w:cs="Arial"/>
          <w:bCs/>
          <w:iCs/>
          <w:kern w:val="28"/>
          <w:sz w:val="36"/>
        </w:rPr>
        <w:t>a</w:t>
      </w:r>
      <w:r w:rsidRPr="004E2374">
        <w:rPr>
          <w:rFonts w:ascii="Arial" w:hAnsi="Arial" w:cs="Arial"/>
          <w:bCs/>
          <w:iCs/>
          <w:kern w:val="28"/>
          <w:sz w:val="36"/>
        </w:rPr>
        <w:t xml:space="preserve">t PT. </w:t>
      </w:r>
      <w:proofErr w:type="spellStart"/>
      <w:r w:rsidRPr="004E2374">
        <w:rPr>
          <w:rFonts w:ascii="Arial" w:hAnsi="Arial" w:cs="Arial"/>
          <w:bCs/>
          <w:iCs/>
          <w:kern w:val="28"/>
          <w:sz w:val="36"/>
        </w:rPr>
        <w:t>Tanjungenim</w:t>
      </w:r>
      <w:proofErr w:type="spellEnd"/>
      <w:r w:rsidRPr="004E2374">
        <w:rPr>
          <w:rFonts w:ascii="Arial" w:hAnsi="Arial" w:cs="Arial"/>
          <w:bCs/>
          <w:iCs/>
          <w:kern w:val="28"/>
          <w:sz w:val="36"/>
        </w:rPr>
        <w:t xml:space="preserve"> Lestari</w:t>
      </w:r>
      <w:r>
        <w:rPr>
          <w:rFonts w:ascii="Arial" w:hAnsi="Arial" w:cs="Arial"/>
          <w:bCs/>
          <w:iCs/>
          <w:kern w:val="28"/>
          <w:sz w:val="36"/>
        </w:rPr>
        <w:t xml:space="preserve"> </w:t>
      </w:r>
    </w:p>
    <w:p w14:paraId="75F09094" w14:textId="77777777" w:rsidR="00A258C3" w:rsidRPr="00790ADA" w:rsidRDefault="00A258C3" w:rsidP="00441B6F">
      <w:pPr>
        <w:pStyle w:val="Author"/>
        <w:spacing w:line="240" w:lineRule="auto"/>
        <w:jc w:val="both"/>
        <w:rPr>
          <w:rFonts w:ascii="Arial" w:hAnsi="Arial" w:cs="Arial"/>
          <w:sz w:val="36"/>
        </w:rPr>
      </w:pPr>
    </w:p>
    <w:p w14:paraId="679E019A" w14:textId="271650EE"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3B062B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14B5727F" w14:textId="77777777" w:rsidTr="001E44FE">
        <w:tc>
          <w:tcPr>
            <w:tcW w:w="9576" w:type="dxa"/>
            <w:shd w:val="clear" w:color="auto" w:fill="F2F2F2"/>
          </w:tcPr>
          <w:p w14:paraId="5A161725" w14:textId="3216765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0A7BD0" w:rsidRPr="000A7BD0">
              <w:rPr>
                <w:rFonts w:ascii="Arial" w:eastAsia="Calibri" w:hAnsi="Arial" w:cs="Arial"/>
                <w:szCs w:val="22"/>
              </w:rPr>
              <w:t xml:space="preserve">This study aims to identify the factors that influence job satisfaction, analyze management policies in improving the quality of work life, and understand employee perceptions of welfare programs and their impact on loyalty at PT. </w:t>
            </w:r>
            <w:proofErr w:type="spellStart"/>
            <w:r w:rsidR="000A7BD0" w:rsidRPr="000A7BD0">
              <w:rPr>
                <w:rFonts w:ascii="Arial" w:eastAsia="Calibri" w:hAnsi="Arial" w:cs="Arial"/>
                <w:szCs w:val="22"/>
              </w:rPr>
              <w:t>Tanjungenim</w:t>
            </w:r>
            <w:proofErr w:type="spellEnd"/>
            <w:r w:rsidR="000A7BD0" w:rsidRPr="000A7BD0">
              <w:rPr>
                <w:rFonts w:ascii="Arial" w:eastAsia="Calibri" w:hAnsi="Arial" w:cs="Arial"/>
                <w:szCs w:val="22"/>
              </w:rPr>
              <w:t xml:space="preserve"> Lestari, a pulp and paper company committed to sustainability and employee well-being</w:t>
            </w:r>
            <w:r w:rsidRPr="00BA1B01">
              <w:rPr>
                <w:rFonts w:ascii="Arial" w:eastAsia="Calibri" w:hAnsi="Arial" w:cs="Arial"/>
                <w:szCs w:val="22"/>
              </w:rPr>
              <w:t>.</w:t>
            </w:r>
          </w:p>
          <w:p w14:paraId="54E0FC7A" w14:textId="42C6B554"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A7BD0" w:rsidRPr="000A7BD0">
              <w:rPr>
                <w:rFonts w:ascii="Arial" w:eastAsia="Calibri" w:hAnsi="Arial" w:cs="Arial"/>
                <w:szCs w:val="22"/>
              </w:rPr>
              <w:t>This study uses a descriptive qualitative approach through in-depth interviews with 15 employees representing various divisions and positions. Data were analyzed using thematic analysis to explore patterns related to quality of work life, job satisfaction, and employee loyalty.</w:t>
            </w:r>
          </w:p>
          <w:p w14:paraId="5642AB3C" w14:textId="5E7359EE"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A7BD0" w:rsidRPr="000A7BD0">
              <w:rPr>
                <w:rFonts w:ascii="Arial" w:eastAsia="Calibri" w:hAnsi="Arial" w:cs="Arial"/>
                <w:szCs w:val="22"/>
              </w:rPr>
              <w:t>The findings indicate that the quality of work life has a positive contribution to job satisfaction, loyalty, and overall company performance. Financial, social, and psychological factors emerge as the main dimensions influencing satisfaction. Furthermore, management policies are found to play a central role in shaping employees’ work experiences, while welfare programs are perceived</w:t>
            </w:r>
            <w:bookmarkStart w:id="0" w:name="_GoBack"/>
            <w:bookmarkEnd w:id="0"/>
            <w:r w:rsidR="000A7BD0" w:rsidRPr="000A7BD0">
              <w:rPr>
                <w:rFonts w:ascii="Arial" w:eastAsia="Calibri" w:hAnsi="Arial" w:cs="Arial"/>
                <w:szCs w:val="22"/>
              </w:rPr>
              <w:t xml:space="preserve"> very positively because their benefits are directly felt by employees and their families.</w:t>
            </w:r>
          </w:p>
          <w:p w14:paraId="56B0119C" w14:textId="447E2924"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0A7BD0" w:rsidRPr="000A7BD0">
              <w:rPr>
                <w:rFonts w:ascii="Arial" w:eastAsia="Calibri" w:hAnsi="Arial" w:cs="Arial"/>
                <w:szCs w:val="22"/>
              </w:rPr>
              <w:t>Overall, the study confirms that improving the quality of work life through effective management policies and comprehensive welfare programs can enhance job satisfaction and foster employee loyalty, ultimately supporting organizational performance and sustainability.</w:t>
            </w:r>
          </w:p>
          <w:p w14:paraId="5339EF95" w14:textId="4D157488" w:rsidR="000A7BD0" w:rsidRDefault="000A7BD0" w:rsidP="00441B6F">
            <w:pPr>
              <w:pStyle w:val="Body"/>
              <w:spacing w:after="0"/>
              <w:rPr>
                <w:rFonts w:ascii="Arial" w:eastAsia="Calibri" w:hAnsi="Arial" w:cs="Arial"/>
                <w:szCs w:val="22"/>
              </w:rPr>
            </w:pPr>
            <w:r>
              <w:rPr>
                <w:rFonts w:ascii="Arial" w:eastAsia="Calibri" w:hAnsi="Arial" w:cs="Arial"/>
                <w:b/>
                <w:bCs/>
                <w:szCs w:val="22"/>
              </w:rPr>
              <w:t>Limitations</w:t>
            </w:r>
            <w:r w:rsidRPr="00BA1B01">
              <w:rPr>
                <w:rFonts w:ascii="Arial" w:eastAsia="Calibri" w:hAnsi="Arial" w:cs="Arial"/>
                <w:b/>
                <w:bCs/>
                <w:szCs w:val="22"/>
              </w:rPr>
              <w:t>:</w:t>
            </w:r>
            <w:r>
              <w:rPr>
                <w:rFonts w:ascii="Arial" w:eastAsia="Calibri" w:hAnsi="Arial" w:cs="Arial"/>
                <w:b/>
                <w:bCs/>
                <w:szCs w:val="22"/>
              </w:rPr>
              <w:t xml:space="preserve"> </w:t>
            </w:r>
            <w:r w:rsidRPr="000A7BD0">
              <w:rPr>
                <w:rFonts w:ascii="Arial" w:eastAsia="Calibri" w:hAnsi="Arial" w:cs="Arial"/>
                <w:szCs w:val="22"/>
              </w:rPr>
              <w:t>The study is limited by the use of a small sample size and qualitative approach, which may not capture all variations in employee perceptions across the company</w:t>
            </w:r>
          </w:p>
          <w:p w14:paraId="3BA06E54" w14:textId="7CDF1883" w:rsidR="00505F06" w:rsidRPr="00BA1B01" w:rsidRDefault="000A7BD0" w:rsidP="00441B6F">
            <w:pPr>
              <w:pStyle w:val="Body"/>
              <w:spacing w:after="0"/>
              <w:rPr>
                <w:rFonts w:ascii="Arial" w:eastAsia="Calibri" w:hAnsi="Arial" w:cs="Arial"/>
                <w:szCs w:val="22"/>
              </w:rPr>
            </w:pPr>
            <w:r>
              <w:rPr>
                <w:rFonts w:ascii="Arial" w:eastAsia="Calibri" w:hAnsi="Arial" w:cs="Arial"/>
                <w:b/>
                <w:bCs/>
                <w:szCs w:val="22"/>
              </w:rPr>
              <w:t xml:space="preserve">Contribution: </w:t>
            </w:r>
            <w:r w:rsidRPr="000A7BD0">
              <w:rPr>
                <w:rFonts w:ascii="Arial" w:eastAsia="Calibri" w:hAnsi="Arial" w:cs="Arial"/>
                <w:szCs w:val="22"/>
              </w:rPr>
              <w:t xml:space="preserve">Unlike previous studies focusing on manufacturing </w:t>
            </w:r>
            <w:proofErr w:type="spellStart"/>
            <w:r w:rsidRPr="000A7BD0">
              <w:rPr>
                <w:rFonts w:ascii="Arial" w:eastAsia="Calibri" w:hAnsi="Arial" w:cs="Arial"/>
                <w:szCs w:val="22"/>
              </w:rPr>
              <w:t>employess</w:t>
            </w:r>
            <w:proofErr w:type="spellEnd"/>
            <w:r w:rsidRPr="000A7BD0">
              <w:rPr>
                <w:rFonts w:ascii="Arial" w:eastAsia="Calibri" w:hAnsi="Arial" w:cs="Arial"/>
                <w:szCs w:val="22"/>
              </w:rPr>
              <w:t>, this study explores QWL in a pulp and paper company with comprehensive welfare facilities, offering insight into industry-specific practices. The findings also contribute to the theoretical understanding of the relationship between quality of work life, job satisfaction, and loyalty in industrial organizations.</w:t>
            </w:r>
          </w:p>
        </w:tc>
      </w:tr>
    </w:tbl>
    <w:p w14:paraId="0FF62DC8" w14:textId="77777777" w:rsidR="00636EB2" w:rsidRDefault="00636EB2" w:rsidP="00441B6F">
      <w:pPr>
        <w:pStyle w:val="Body"/>
        <w:spacing w:after="0"/>
        <w:rPr>
          <w:rFonts w:ascii="Arial" w:hAnsi="Arial" w:cs="Arial"/>
          <w:i/>
        </w:rPr>
      </w:pPr>
    </w:p>
    <w:p w14:paraId="72471B9C" w14:textId="4A15B3FF" w:rsidR="00A24E7E" w:rsidRDefault="00A24E7E" w:rsidP="00441B6F">
      <w:pPr>
        <w:pStyle w:val="Body"/>
        <w:spacing w:after="0"/>
        <w:rPr>
          <w:rFonts w:ascii="Arial" w:hAnsi="Arial" w:cs="Arial"/>
          <w:i/>
        </w:rPr>
      </w:pPr>
      <w:r>
        <w:rPr>
          <w:rFonts w:ascii="Arial" w:hAnsi="Arial" w:cs="Arial"/>
          <w:i/>
        </w:rPr>
        <w:t xml:space="preserve">Keywords: </w:t>
      </w:r>
      <w:r w:rsidR="000A7BD0">
        <w:rPr>
          <w:rFonts w:ascii="Arial" w:hAnsi="Arial" w:cs="Arial"/>
          <w:i/>
        </w:rPr>
        <w:t>Q</w:t>
      </w:r>
      <w:r w:rsidR="000A7BD0" w:rsidRPr="000A7BD0">
        <w:rPr>
          <w:rFonts w:ascii="Arial" w:hAnsi="Arial" w:cs="Arial"/>
          <w:i/>
        </w:rPr>
        <w:t xml:space="preserve">uality of work life, job satisfaction, PT. </w:t>
      </w:r>
      <w:proofErr w:type="spellStart"/>
      <w:r w:rsidR="000A7BD0" w:rsidRPr="000A7BD0">
        <w:rPr>
          <w:rFonts w:ascii="Arial" w:hAnsi="Arial" w:cs="Arial"/>
          <w:i/>
        </w:rPr>
        <w:t>Tanjungenim</w:t>
      </w:r>
      <w:proofErr w:type="spellEnd"/>
      <w:r w:rsidR="000A7BD0" w:rsidRPr="000A7BD0">
        <w:rPr>
          <w:rFonts w:ascii="Arial" w:hAnsi="Arial" w:cs="Arial"/>
          <w:i/>
        </w:rPr>
        <w:t xml:space="preserve"> Lestari.</w:t>
      </w:r>
    </w:p>
    <w:p w14:paraId="2CFB143A" w14:textId="77777777" w:rsidR="00790ADA" w:rsidRDefault="00790ADA" w:rsidP="00441B6F">
      <w:pPr>
        <w:pStyle w:val="Body"/>
        <w:spacing w:after="0"/>
        <w:rPr>
          <w:rFonts w:ascii="Arial" w:hAnsi="Arial" w:cs="Arial"/>
          <w:i/>
        </w:rPr>
      </w:pPr>
    </w:p>
    <w:p w14:paraId="152B05A5" w14:textId="77777777" w:rsidR="00505F06" w:rsidRPr="00A24E7E" w:rsidRDefault="00505F06" w:rsidP="00441B6F">
      <w:pPr>
        <w:pStyle w:val="Body"/>
        <w:spacing w:after="0"/>
        <w:rPr>
          <w:rFonts w:ascii="Arial" w:hAnsi="Arial" w:cs="Arial"/>
          <w:i/>
        </w:rPr>
      </w:pPr>
    </w:p>
    <w:p w14:paraId="2E8441F1" w14:textId="080EC01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2E27A77" w14:textId="77777777" w:rsidR="00790ADA" w:rsidRPr="00FB3A86" w:rsidRDefault="00790ADA" w:rsidP="00441B6F">
      <w:pPr>
        <w:pStyle w:val="AbstHead"/>
        <w:spacing w:after="0"/>
        <w:jc w:val="both"/>
        <w:rPr>
          <w:rFonts w:ascii="Arial" w:hAnsi="Arial" w:cs="Arial"/>
        </w:rPr>
      </w:pPr>
    </w:p>
    <w:p w14:paraId="4172893C" w14:textId="77777777" w:rsidR="003312AA" w:rsidRDefault="003312AA" w:rsidP="003312AA">
      <w:pPr>
        <w:pStyle w:val="Body"/>
        <w:spacing w:after="0"/>
        <w:rPr>
          <w:rFonts w:ascii="Arial" w:hAnsi="Arial" w:cs="Arial"/>
        </w:rPr>
      </w:pPr>
      <w:r w:rsidRPr="003312AA">
        <w:rPr>
          <w:rFonts w:ascii="Arial" w:hAnsi="Arial" w:cs="Arial"/>
        </w:rPr>
        <w:t xml:space="preserve">Every organization has elements that synergize to achieve goals effectively and efficiently, and among these elements, humans are the most decisive factor. Human resources (HR) are the main asset as well as the main driver in the company's sustainability. Therefore, PT. </w:t>
      </w:r>
      <w:proofErr w:type="spellStart"/>
      <w:r w:rsidRPr="003312AA">
        <w:rPr>
          <w:rFonts w:ascii="Arial" w:hAnsi="Arial" w:cs="Arial"/>
        </w:rPr>
        <w:t>Tanjungenim</w:t>
      </w:r>
      <w:proofErr w:type="spellEnd"/>
      <w:r w:rsidRPr="003312AA">
        <w:rPr>
          <w:rFonts w:ascii="Arial" w:hAnsi="Arial" w:cs="Arial"/>
        </w:rPr>
        <w:t xml:space="preserve"> Lestari views it as important to create a good quality of work life, where workers are not only seen as assets, but also as valuable resources that need to be developed to support the achievement of the company's vision and mission.</w:t>
      </w:r>
    </w:p>
    <w:p w14:paraId="104DBFE0" w14:textId="16192E07" w:rsidR="003312AA" w:rsidRPr="003312AA" w:rsidRDefault="003312AA" w:rsidP="003312AA">
      <w:pPr>
        <w:pStyle w:val="Body"/>
        <w:spacing w:after="0"/>
        <w:rPr>
          <w:rFonts w:ascii="Arial" w:hAnsi="Arial" w:cs="Arial"/>
        </w:rPr>
      </w:pPr>
      <w:r w:rsidRPr="003312AA">
        <w:rPr>
          <w:rFonts w:ascii="Arial" w:hAnsi="Arial" w:cs="Arial"/>
        </w:rPr>
        <w:t>Quality of Work Life (QWL) is a management approach that aims to create a work environment that supports human resource development. The implementation of QWL involves various aspects such as a reward system, work facilities, a conducive environment, and sustainable welfare policies (Nawawi, 2001). With a good system, companies can increase employee participation, meet their expectations, and provide well-being that has an impact on improving performance and loyalty.</w:t>
      </w:r>
    </w:p>
    <w:p w14:paraId="0D3C06B5" w14:textId="00E2888F" w:rsidR="003312AA" w:rsidRPr="003312AA" w:rsidRDefault="003312AA" w:rsidP="003312AA">
      <w:pPr>
        <w:pStyle w:val="Body"/>
        <w:spacing w:after="0"/>
        <w:rPr>
          <w:rFonts w:ascii="Arial" w:hAnsi="Arial" w:cs="Arial"/>
        </w:rPr>
      </w:pPr>
      <w:r w:rsidRPr="003312AA">
        <w:rPr>
          <w:rFonts w:ascii="Arial" w:hAnsi="Arial" w:cs="Arial"/>
        </w:rPr>
        <w:t>The quality of work life is formed from a combination of personal factors and organizational support. From an internal perspective, motivation and job satisfaction affect employee enthusiasm and productivity. Meanwhile, from the external side, management attention and a comfortable work environment play an important role in forming loyalty and positive performance (Fitria et al., 2023). When employees feel valued and prosperous, they will contribute more optimally to the achievement of company goals.</w:t>
      </w:r>
    </w:p>
    <w:p w14:paraId="108DA4B0" w14:textId="2F39F7BF" w:rsidR="003312AA" w:rsidRPr="003312AA" w:rsidRDefault="003312AA" w:rsidP="003312AA">
      <w:pPr>
        <w:pStyle w:val="Body"/>
        <w:spacing w:after="0"/>
        <w:rPr>
          <w:rFonts w:ascii="Arial" w:hAnsi="Arial" w:cs="Arial"/>
        </w:rPr>
      </w:pPr>
      <w:r w:rsidRPr="003312AA">
        <w:rPr>
          <w:rFonts w:ascii="Arial" w:hAnsi="Arial" w:cs="Arial"/>
        </w:rPr>
        <w:t xml:space="preserve">PT. </w:t>
      </w:r>
      <w:proofErr w:type="spellStart"/>
      <w:r w:rsidRPr="003312AA">
        <w:rPr>
          <w:rFonts w:ascii="Arial" w:hAnsi="Arial" w:cs="Arial"/>
        </w:rPr>
        <w:t>Tanjungenim</w:t>
      </w:r>
      <w:proofErr w:type="spellEnd"/>
      <w:r w:rsidRPr="003312AA">
        <w:rPr>
          <w:rFonts w:ascii="Arial" w:hAnsi="Arial" w:cs="Arial"/>
        </w:rPr>
        <w:t xml:space="preserve"> Lestari is one of the major companies in the pulp and paper industry sector with a strong reputation, high production capacity, and commitment to sustainability. Based on data from the Indonesian Pulp and Paper Association (APKI, 2022), this company is able to produce up to 500,000 tons of pulp per year and ranks second nationally by revenue (ZoomInfo, 2023). These achievements reflect strong competitiveness and the implementation of high standards such as OHSAS 18001, ISO 14001, and ISO 9001 which demonstrate a commitment to quality, safety, and employee welfare.</w:t>
      </w:r>
    </w:p>
    <w:p w14:paraId="314DCBFC" w14:textId="0AC1D3E7" w:rsidR="003312AA" w:rsidRPr="003312AA" w:rsidRDefault="003312AA" w:rsidP="003312AA">
      <w:pPr>
        <w:pStyle w:val="Body"/>
        <w:spacing w:after="0"/>
        <w:rPr>
          <w:rFonts w:ascii="Arial" w:hAnsi="Arial" w:cs="Arial"/>
        </w:rPr>
      </w:pPr>
      <w:r w:rsidRPr="003312AA">
        <w:rPr>
          <w:rFonts w:ascii="Arial" w:hAnsi="Arial" w:cs="Arial"/>
        </w:rPr>
        <w:t xml:space="preserve">In addition to being oriented towards business performance, PT. </w:t>
      </w:r>
      <w:proofErr w:type="spellStart"/>
      <w:r w:rsidRPr="003312AA">
        <w:rPr>
          <w:rFonts w:ascii="Arial" w:hAnsi="Arial" w:cs="Arial"/>
        </w:rPr>
        <w:t>Tanjungenim</w:t>
      </w:r>
      <w:proofErr w:type="spellEnd"/>
      <w:r w:rsidRPr="003312AA">
        <w:rPr>
          <w:rFonts w:ascii="Arial" w:hAnsi="Arial" w:cs="Arial"/>
        </w:rPr>
        <w:t xml:space="preserve"> Lestari is also actively running social responsibility (CSR) programs in the fields of education, health, and community empowerment. The company provides excellent facilities for employees such as housing, health clinics, sports facilities, and free schools for employees' children. </w:t>
      </w:r>
      <w:r w:rsidRPr="003312AA">
        <w:rPr>
          <w:rFonts w:ascii="Arial" w:hAnsi="Arial" w:cs="Arial"/>
        </w:rPr>
        <w:lastRenderedPageBreak/>
        <w:t>This comprehensive welfare support makes the company an example of effective QWL implementation, which in turn strengthens employee loyalty and job satisfaction.</w:t>
      </w:r>
    </w:p>
    <w:p w14:paraId="11CFDB66" w14:textId="10974DEE" w:rsidR="00B01FCD" w:rsidRDefault="003312AA" w:rsidP="003312AA">
      <w:pPr>
        <w:pStyle w:val="Body"/>
        <w:spacing w:after="0"/>
        <w:rPr>
          <w:rFonts w:ascii="Arial" w:hAnsi="Arial" w:cs="Arial"/>
        </w:rPr>
      </w:pPr>
      <w:r w:rsidRPr="003312AA">
        <w:rPr>
          <w:rFonts w:ascii="Arial" w:hAnsi="Arial" w:cs="Arial"/>
        </w:rPr>
        <w:t xml:space="preserve">With a strong reputation and commitment to sustainability and employee welfare, PT. </w:t>
      </w:r>
      <w:proofErr w:type="spellStart"/>
      <w:r w:rsidRPr="003312AA">
        <w:rPr>
          <w:rFonts w:ascii="Arial" w:hAnsi="Arial" w:cs="Arial"/>
        </w:rPr>
        <w:t>Tanjungenim</w:t>
      </w:r>
      <w:proofErr w:type="spellEnd"/>
      <w:r w:rsidRPr="003312AA">
        <w:rPr>
          <w:rFonts w:ascii="Arial" w:hAnsi="Arial" w:cs="Arial"/>
        </w:rPr>
        <w:t xml:space="preserve"> Lestari is a representative object to research the application of the quality of work life. This study aims to: (1) to find out the factors that affect employee job satisfaction at PT. </w:t>
      </w:r>
      <w:proofErr w:type="spellStart"/>
      <w:r w:rsidRPr="003312AA">
        <w:rPr>
          <w:rFonts w:ascii="Arial" w:hAnsi="Arial" w:cs="Arial"/>
        </w:rPr>
        <w:t>Tanjungenim</w:t>
      </w:r>
      <w:proofErr w:type="spellEnd"/>
      <w:r w:rsidRPr="003312AA">
        <w:rPr>
          <w:rFonts w:ascii="Arial" w:hAnsi="Arial" w:cs="Arial"/>
        </w:rPr>
        <w:t xml:space="preserve"> Lestari, (2) to analyze management policies in improving the quality of employees' working lives, and (3) to understand employees' perceptions of the implementation of the work welfare program and its impact on their loyalty to the company. Academically, this research is important because it broadens the understanding of Quality of Work Life. In previous research, Quality of Work Life focused on testing the quantitative relationship between Quality of Work Life and employee performance and work behavior, so that it did not explore in depth the subjective experience of employees in living their work life (</w:t>
      </w:r>
      <w:proofErr w:type="spellStart"/>
      <w:r w:rsidRPr="003312AA">
        <w:rPr>
          <w:rFonts w:ascii="Arial" w:hAnsi="Arial" w:cs="Arial"/>
        </w:rPr>
        <w:t>Fadhlurahman</w:t>
      </w:r>
      <w:proofErr w:type="spellEnd"/>
      <w:r w:rsidRPr="003312AA">
        <w:rPr>
          <w:rFonts w:ascii="Arial" w:hAnsi="Arial" w:cs="Arial"/>
        </w:rPr>
        <w:t xml:space="preserve"> &amp; </w:t>
      </w:r>
      <w:proofErr w:type="spellStart"/>
      <w:r w:rsidRPr="003312AA">
        <w:rPr>
          <w:rFonts w:ascii="Arial" w:hAnsi="Arial" w:cs="Arial"/>
        </w:rPr>
        <w:t>Prapanca</w:t>
      </w:r>
      <w:proofErr w:type="spellEnd"/>
      <w:r w:rsidRPr="003312AA">
        <w:rPr>
          <w:rFonts w:ascii="Arial" w:hAnsi="Arial" w:cs="Arial"/>
        </w:rPr>
        <w:t>, 2023). Therefore, this study seeks to fill this gap by qualitatively examining how financial, social, psychological, and management policy aspects contribute to the formation of employees' perceptions of the quality of work life. This research is expected to contribute to the academic literature and become a practical reference in the development of human resource management policies, especially in the pulp and paper industry in Indonesia.</w:t>
      </w:r>
    </w:p>
    <w:p w14:paraId="6E209AAA" w14:textId="77777777" w:rsidR="00790ADA" w:rsidRPr="00FB3A86" w:rsidRDefault="00790ADA" w:rsidP="00441B6F">
      <w:pPr>
        <w:pStyle w:val="Body"/>
        <w:spacing w:after="0"/>
        <w:rPr>
          <w:rFonts w:ascii="Arial" w:hAnsi="Arial" w:cs="Arial"/>
        </w:rPr>
      </w:pPr>
    </w:p>
    <w:p w14:paraId="73DA57F4" w14:textId="0CEA001E"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1A6D1092" w14:textId="77777777" w:rsidR="00790ADA" w:rsidRPr="00FB3A86" w:rsidRDefault="00790ADA" w:rsidP="00441B6F">
      <w:pPr>
        <w:pStyle w:val="AbstHead"/>
        <w:spacing w:after="0"/>
        <w:jc w:val="both"/>
        <w:rPr>
          <w:rFonts w:ascii="Arial" w:hAnsi="Arial" w:cs="Arial"/>
        </w:rPr>
      </w:pPr>
    </w:p>
    <w:p w14:paraId="096C5F4F" w14:textId="3D183422" w:rsidR="0023549F" w:rsidRPr="0023549F" w:rsidRDefault="0023549F" w:rsidP="0023549F">
      <w:pPr>
        <w:pStyle w:val="Body"/>
        <w:spacing w:after="0"/>
        <w:rPr>
          <w:rFonts w:ascii="Arial" w:hAnsi="Arial" w:cs="Arial"/>
        </w:rPr>
      </w:pPr>
      <w:r w:rsidRPr="0023549F">
        <w:rPr>
          <w:rFonts w:ascii="Arial" w:hAnsi="Arial" w:cs="Arial"/>
          <w:lang w:val="en-ID"/>
        </w:rPr>
        <w:t xml:space="preserve">This study uses a qualitative approach with phenomenological methods, which aims to understand the meaning of employees' life experiences on the quality of work life at PT. </w:t>
      </w:r>
      <w:proofErr w:type="spellStart"/>
      <w:r w:rsidRPr="0023549F">
        <w:rPr>
          <w:rFonts w:ascii="Arial" w:hAnsi="Arial" w:cs="Arial"/>
          <w:lang w:val="en-ID"/>
        </w:rPr>
        <w:t>Tanjungenim</w:t>
      </w:r>
      <w:proofErr w:type="spellEnd"/>
      <w:r w:rsidRPr="0023549F">
        <w:rPr>
          <w:rFonts w:ascii="Arial" w:hAnsi="Arial" w:cs="Arial"/>
          <w:lang w:val="en-ID"/>
        </w:rPr>
        <w:t xml:space="preserve"> Lestari. This approach allows researchers to delve deeply into individual perceptions and experiences through interviews and field observations </w:t>
      </w:r>
      <w:r w:rsidRPr="0023549F">
        <w:rPr>
          <w:rFonts w:ascii="Arial" w:hAnsi="Arial" w:cs="Arial"/>
          <w:lang w:val="en-ID"/>
        </w:rPr>
        <w:fldChar w:fldCharType="begin" w:fldLock="1"/>
      </w:r>
      <w:r w:rsidRPr="0023549F">
        <w:rPr>
          <w:rFonts w:ascii="Arial" w:hAnsi="Arial" w:cs="Arial"/>
          <w:lang w:val="en-ID"/>
        </w:rPr>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f6960d9e-a898-416a-a9d0-22b5f5c107d4"]},{"id":"ITEM-2","itemData":{"author":[{"dropping-particle":"","family":"Sugiyono","given":"","non-dropping-particle":"","parse-names":false,"suffix":""}],"id":"ITEM-2","issued":{"date-parts":[["2018"]]},"publisher":"Alfabeta","publisher-place":"Bandung","title":"Metode penelitian pendekatan kuantitatif, kualitatif, dan R&amp;D","type":"book"},"uris":["http://www.mendeley.com/documents/?uuid=26cabccb-9ec9-46be-8bc9-8181d557f335"]}],"mendeley":{"formattedCitation":"(Creswell &amp; Poth, 2016; Sugiyono, 2018)","plainTextFormattedCitation":"(Creswell &amp; Poth, 2016; Sugiyono, 2018)","previouslyFormattedCitation":"[15], [16]"},"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lang w:val="en-ID"/>
        </w:rPr>
        <w:t>(Creswell &amp; Poth, 2016; Sugiyono, 2018).</w:t>
      </w:r>
      <w:r w:rsidRPr="0023549F">
        <w:rPr>
          <w:rFonts w:ascii="Arial" w:hAnsi="Arial" w:cs="Arial"/>
        </w:rPr>
        <w:fldChar w:fldCharType="end"/>
      </w:r>
      <w:r w:rsidRPr="0023549F">
        <w:rPr>
          <w:rFonts w:ascii="Arial" w:hAnsi="Arial" w:cs="Arial"/>
          <w:lang w:val="en-ID"/>
        </w:rPr>
        <w:t xml:space="preserve"> The selection of this method is based on an interesting phenomenon related to the company's commitment to creating well-being and a comprehensive work environment for its employees. Data were collected through in-depth interviews and participatory observation for four months in the environment of PT. </w:t>
      </w:r>
      <w:proofErr w:type="spellStart"/>
      <w:r w:rsidRPr="0023549F">
        <w:rPr>
          <w:rFonts w:ascii="Arial" w:hAnsi="Arial" w:cs="Arial"/>
          <w:lang w:val="en-ID"/>
        </w:rPr>
        <w:t>Tanjungenim</w:t>
      </w:r>
      <w:proofErr w:type="spellEnd"/>
      <w:r w:rsidRPr="0023549F">
        <w:rPr>
          <w:rFonts w:ascii="Arial" w:hAnsi="Arial" w:cs="Arial"/>
          <w:lang w:val="en-ID"/>
        </w:rPr>
        <w:t xml:space="preserve"> Lestari. Interviews were conducted with 15 employees from various divisions and positions that were directly related to the research topic. This study involved 15 informants who were selected based on the principle of data saturation, which is the condition when the interview no longer produces new findings that are relevant to the focus of the research. Observations were carried out to understand the real situation in the field and aimed to explore the views and experiences of the interviewees regarding the conditions and quality of their work life in the company environment, and to strengthen the results of the interviews </w:t>
      </w:r>
      <w:r w:rsidRPr="0023549F">
        <w:rPr>
          <w:rFonts w:ascii="Arial" w:hAnsi="Arial" w:cs="Arial"/>
          <w:lang w:val="en-ID"/>
        </w:rPr>
        <w:fldChar w:fldCharType="begin" w:fldLock="1"/>
      </w:r>
      <w:r w:rsidRPr="0023549F">
        <w:rPr>
          <w:rFonts w:ascii="Arial" w:hAnsi="Arial" w:cs="Arial"/>
          <w:lang w:val="en-ID"/>
        </w:rPr>
        <w:instrText>ADDIN CSL_CITATION {"citationItems":[{"id":"ITEM-1","itemData":{"author":[{"dropping-particle":"","family":"Sugiyono","given":"","non-dropping-particle":"","parse-names":false,"suffix":""}],"id":"ITEM-1","issued":{"date-parts":[["2018"]]},"publisher":"Alfabeta","publisher-place":"Bandung","title":"Metode penelitian pendekatan kuantitatif, kualitatif, dan R&amp;D","type":"book"},"uris":["http://www.mendeley.com/documents/?uuid=26cabccb-9ec9-46be-8bc9-8181d557f335"]}],"mendeley":{"formattedCitation":"(Sugiyono, 2018)","plainTextFormattedCitation":"(Sugiyono, 2018)","previouslyFormattedCitation":"[16]"},"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lang w:val="en-ID"/>
        </w:rPr>
        <w:t>(Sugiyono, 2018).</w:t>
      </w:r>
      <w:r w:rsidRPr="0023549F">
        <w:rPr>
          <w:rFonts w:ascii="Arial" w:hAnsi="Arial" w:cs="Arial"/>
        </w:rPr>
        <w:fldChar w:fldCharType="end"/>
      </w:r>
      <w:r w:rsidRPr="0023549F">
        <w:rPr>
          <w:rFonts w:ascii="Arial" w:hAnsi="Arial" w:cs="Arial"/>
          <w:lang w:val="en-ID"/>
        </w:rPr>
        <w:t xml:space="preserve"> Data were </w:t>
      </w:r>
      <w:proofErr w:type="spellStart"/>
      <w:r w:rsidRPr="0023549F">
        <w:rPr>
          <w:rFonts w:ascii="Arial" w:hAnsi="Arial" w:cs="Arial"/>
          <w:lang w:val="en-ID"/>
        </w:rPr>
        <w:t>analyzed</w:t>
      </w:r>
      <w:proofErr w:type="spellEnd"/>
      <w:r w:rsidRPr="0023549F">
        <w:rPr>
          <w:rFonts w:ascii="Arial" w:hAnsi="Arial" w:cs="Arial"/>
          <w:lang w:val="en-ID"/>
        </w:rPr>
        <w:t xml:space="preserve"> using the thematic analysis of </w:t>
      </w:r>
      <w:r w:rsidRPr="0023549F">
        <w:rPr>
          <w:rFonts w:ascii="Arial" w:hAnsi="Arial" w:cs="Arial"/>
          <w:lang w:val="en-ID"/>
        </w:rPr>
        <w:fldChar w:fldCharType="begin" w:fldLock="1"/>
      </w:r>
      <w:r w:rsidRPr="0023549F">
        <w:rPr>
          <w:rFonts w:ascii="Arial" w:hAnsi="Arial" w:cs="Arial"/>
          <w:lang w:val="en-ID"/>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252b9346-99ee-4748-81c7-63bfca0b6f06"]}],"mendeley":{"formattedCitation":"(Braun &amp; Clarke, 2006)","manualFormatting":"Braun &amp; Clarke (2006)","plainTextFormattedCitation":"(Braun &amp; Clarke, 2006)","previouslyFormattedCitation":"[17]"},"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lang w:val="en-ID"/>
        </w:rPr>
        <w:t>Braun &amp; Clarke (2006)</w:t>
      </w:r>
      <w:r w:rsidRPr="0023549F">
        <w:rPr>
          <w:rFonts w:ascii="Arial" w:hAnsi="Arial" w:cs="Arial"/>
        </w:rPr>
        <w:fldChar w:fldCharType="end"/>
      </w:r>
      <w:r w:rsidRPr="0023549F">
        <w:rPr>
          <w:rFonts w:ascii="Arial" w:hAnsi="Arial" w:cs="Arial"/>
          <w:lang w:val="en-ID"/>
        </w:rPr>
        <w:t xml:space="preserve"> by tracing the patterns and themes that emerged from the interview results. </w:t>
      </w:r>
    </w:p>
    <w:p w14:paraId="1D9102EA" w14:textId="77777777" w:rsidR="0023549F" w:rsidRDefault="0023549F" w:rsidP="0023549F">
      <w:pPr>
        <w:pStyle w:val="Body"/>
        <w:spacing w:after="0"/>
        <w:rPr>
          <w:rFonts w:ascii="Arial" w:hAnsi="Arial" w:cs="Arial"/>
          <w:lang w:val="en-ID"/>
        </w:rPr>
      </w:pPr>
      <w:r w:rsidRPr="0023549F">
        <w:rPr>
          <w:rFonts w:ascii="Arial" w:hAnsi="Arial" w:cs="Arial"/>
          <w:lang w:val="en-ID"/>
        </w:rPr>
        <w:t xml:space="preserve">The analysis is carried out through several stages, namely data transcription, coding, identification of key themes, and interpretation of findings. This approach helps researchers understand the deep meaning of employee work experience at PT. </w:t>
      </w:r>
      <w:proofErr w:type="spellStart"/>
      <w:r w:rsidRPr="0023549F">
        <w:rPr>
          <w:rFonts w:ascii="Arial" w:hAnsi="Arial" w:cs="Arial"/>
          <w:lang w:val="en-ID"/>
        </w:rPr>
        <w:t>Tanjungenim</w:t>
      </w:r>
      <w:proofErr w:type="spellEnd"/>
      <w:r w:rsidRPr="0023549F">
        <w:rPr>
          <w:rFonts w:ascii="Arial" w:hAnsi="Arial" w:cs="Arial"/>
          <w:lang w:val="en-ID"/>
        </w:rPr>
        <w:t xml:space="preserve"> Lestari and its relationship with the quality of work life. To ensure the validity of the data, this study uses source triangulation and peer debriefing as done by previous qualitative research </w:t>
      </w:r>
      <w:r w:rsidRPr="0023549F">
        <w:rPr>
          <w:rFonts w:ascii="Arial" w:hAnsi="Arial" w:cs="Arial"/>
          <w:lang w:val="en-ID"/>
        </w:rPr>
        <w:fldChar w:fldCharType="begin" w:fldLock="1"/>
      </w:r>
      <w:r w:rsidRPr="0023549F">
        <w:rPr>
          <w:rFonts w:ascii="Arial" w:hAnsi="Arial" w:cs="Arial"/>
          <w:lang w:val="en-ID"/>
        </w:rPr>
        <w:instrText>ADDIN CSL_CITATION {"citationItems":[{"id":"ITEM-1","itemData":{"author":[{"dropping-particle":"","family":"Moleong","given":"Lexy J","non-dropping-particle":"","parse-names":false,"suffix":""}],"id":"ITEM-1","issued":{"date-parts":[["2017"]]},"publisher":"Remaja Rosdakarya","publisher-place":"Bandung","title":"Metodologi Penelitian Kualitatif","type":"book"},"uris":["http://www.mendeley.com/documents/?uuid=6ed0b0ff-b438-4c94-9c38-38d07214d08e"]},{"id":"ITEM-2","itemData":{"author":[{"dropping-particle":"","family":"Sugiyono","given":"","non-dropping-particle":"","parse-names":false,"suffix":""}],"id":"ITEM-2","issued":{"date-parts":[["2018"]]},"publisher":"Alfabeta","publisher-place":"Bandung","title":"Metode penelitian pendekatan kuantitatif, kualitatif, dan R&amp;D","type":"book"},"uris":["http://www.mendeley.com/documents/?uuid=26cabccb-9ec9-46be-8bc9-8181d557f335"]}],"mendeley":{"formattedCitation":"(Moleong, 2017; Sugiyono, 2018)","plainTextFormattedCitation":"(Moleong, 2017; Sugiyono, 2018)","previouslyFormattedCitation":"[16], [18]"},"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lang w:val="en-ID"/>
        </w:rPr>
        <w:t>(Delavani &amp; Linando, 2025).</w:t>
      </w:r>
      <w:r w:rsidRPr="0023549F">
        <w:rPr>
          <w:rFonts w:ascii="Arial" w:hAnsi="Arial" w:cs="Arial"/>
        </w:rPr>
        <w:fldChar w:fldCharType="end"/>
      </w:r>
      <w:r w:rsidRPr="0023549F">
        <w:rPr>
          <w:rFonts w:ascii="Arial" w:hAnsi="Arial" w:cs="Arial"/>
          <w:lang w:val="en-ID"/>
        </w:rPr>
        <w:t xml:space="preserve"> Source triangulation is carried out by comparing the results of interviews from employees with different job titles </w:t>
      </w:r>
      <w:r w:rsidRPr="0023549F">
        <w:rPr>
          <w:rFonts w:ascii="Arial" w:hAnsi="Arial" w:cs="Arial"/>
          <w:lang w:val="en-ID"/>
        </w:rPr>
        <w:fldChar w:fldCharType="begin" w:fldLock="1"/>
      </w:r>
      <w:r w:rsidRPr="0023549F">
        <w:rPr>
          <w:rFonts w:ascii="Arial" w:hAnsi="Arial" w:cs="Arial"/>
          <w:lang w:val="en-ID"/>
        </w:rPr>
        <w:instrText>ADDIN CSL_CITATION {"citationItems":[{"id":"ITEM-1","itemData":{"ISBN":"0761919716","author":[{"dropping-particle":"","family":"Patton","given":"Michael Quinn","non-dropping-particle":"","parse-names":false,"suffix":""}],"id":"ITEM-1","issued":{"date-parts":[["2002"]]},"publisher":"Sage publications","title":"Qualitative research and evaluation methods 3rd. ed","type":"book"},"uris":["http://www.mendeley.com/documents/?uuid=8c0b2514-864a-4f79-af4f-eb820acb54e9"]},{"id":"ITEM-2","itemData":{"author":[{"dropping-particle":"","family":"Luthfiyani","given":"Putri Wahidah","non-dropping-particle":"","parse-names":false,"suffix":""},{"dropping-particle":"","family":"Murhayati","given":"Sri","non-dropping-particle":"","parse-names":false,"suffix":""}],"container-title":"Jurnal Pendidikan Tambusai","id":"ITEM-2","issue":"1","issued":{"date-parts":[["2024"]]},"title":"Strategi memastikan keabsahan data dalam penelitian kualitatif","type":"article-journal","volume":"8"},"uris":["http://www.mendeley.com/documents/?uuid=06579469-961c-4af3-ba2a-a4187a1c254c"]}],"mendeley":{"formattedCitation":"(Luthfiyani &amp; Murhayati, 2024; Patton, 2002)","plainTextFormattedCitation":"(Luthfiyani &amp; Murhayati, 2024; Patton, 2002)","previouslyFormattedCitation":"[19], [20]"},"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lang w:val="en-ID"/>
        </w:rPr>
        <w:t>(Luthfiyani &amp; Murhayati, 2024; Patton, 2002).</w:t>
      </w:r>
      <w:r w:rsidRPr="0023549F">
        <w:rPr>
          <w:rFonts w:ascii="Arial" w:hAnsi="Arial" w:cs="Arial"/>
        </w:rPr>
        <w:fldChar w:fldCharType="end"/>
      </w:r>
      <w:r w:rsidRPr="0023549F">
        <w:rPr>
          <w:rFonts w:ascii="Arial" w:hAnsi="Arial" w:cs="Arial"/>
          <w:lang w:val="en-ID"/>
        </w:rPr>
        <w:t xml:space="preserve"> This technique ensures that the data obtained is consistent and credible. Peer debriefing is carried out by involving the supervisor as a peer who provides input on the results  of the analysis </w:t>
      </w:r>
      <w:r w:rsidRPr="0023549F">
        <w:rPr>
          <w:rFonts w:ascii="Arial" w:hAnsi="Arial" w:cs="Arial"/>
          <w:lang w:val="en-ID"/>
        </w:rPr>
        <w:fldChar w:fldCharType="begin" w:fldLock="1"/>
      </w:r>
      <w:r w:rsidRPr="0023549F">
        <w:rPr>
          <w:rFonts w:ascii="Arial" w:hAnsi="Arial" w:cs="Arial"/>
          <w:lang w:val="en-ID"/>
        </w:rPr>
        <w:instrText>ADDIN CSL_CITATION {"citationItems":[{"id":"ITEM-1","itemData":{"ISBN":"9780803924314","author":[{"dropping-particle":"","family":"Lincoln","given":"Y S","non-dropping-particle":"","parse-names":false,"suffix":""},{"dropping-particle":"","family":"Guba","given":"E G","non-dropping-particle":"","parse-names":false,"suffix":""}],"id":"ITEM-1","issued":{"date-parts":[["1985"]]},"publisher":"SAGE Publications","title":"Naturalistic Inquiry","type":"book"},"uris":["http://www.mendeley.com/documents/?uuid=8daade8a-2cb3-471b-b0a2-0561a60514b1"]}],"mendeley":{"formattedCitation":"(Lincoln &amp; Guba, 1985)","plainTextFormattedCitation":"(Lincoln &amp; Guba, 1985)","previouslyFormattedCitation":"[21]"},"properties":{"noteIndex":0},"schema":"https://github.com/citation-style-language/schema/raw/master/csl-citation.json"}</w:instrText>
      </w:r>
      <w:r w:rsidRPr="0023549F">
        <w:rPr>
          <w:rFonts w:ascii="Arial" w:hAnsi="Arial" w:cs="Arial"/>
          <w:lang w:val="en-ID"/>
        </w:rPr>
        <w:fldChar w:fldCharType="separate"/>
      </w:r>
      <w:r w:rsidRPr="0023549F">
        <w:rPr>
          <w:rFonts w:ascii="Arial" w:hAnsi="Arial" w:cs="Arial"/>
          <w:lang w:val="en-ID"/>
        </w:rPr>
        <w:t>(Lincoln &amp; Guba, 1985).</w:t>
      </w:r>
      <w:r w:rsidRPr="0023549F">
        <w:rPr>
          <w:rFonts w:ascii="Arial" w:hAnsi="Arial" w:cs="Arial"/>
        </w:rPr>
        <w:fldChar w:fldCharType="end"/>
      </w:r>
      <w:r w:rsidRPr="0023549F">
        <w:rPr>
          <w:rFonts w:ascii="Arial" w:hAnsi="Arial" w:cs="Arial"/>
          <w:lang w:val="en-ID"/>
        </w:rPr>
        <w:t xml:space="preserve"> This approach helps maintain objectivity and strengthens the validity of the research results. The following are the data of the interviewees during the research process.</w:t>
      </w:r>
    </w:p>
    <w:p w14:paraId="31B63DBF" w14:textId="77777777" w:rsidR="00A515C3" w:rsidRPr="0023549F" w:rsidRDefault="00A515C3" w:rsidP="0023549F">
      <w:pPr>
        <w:pStyle w:val="Body"/>
        <w:spacing w:after="0"/>
        <w:rPr>
          <w:rFonts w:ascii="Arial" w:hAnsi="Arial" w:cs="Arial"/>
        </w:rPr>
      </w:pPr>
    </w:p>
    <w:p w14:paraId="5F297ABC" w14:textId="77777777" w:rsidR="0023549F" w:rsidRPr="0023549F" w:rsidRDefault="0023549F" w:rsidP="0023549F">
      <w:pPr>
        <w:pStyle w:val="Body"/>
        <w:rPr>
          <w:rFonts w:ascii="Arial" w:hAnsi="Arial" w:cs="Arial"/>
          <w:b/>
          <w:bCs/>
        </w:rPr>
      </w:pPr>
      <w:r w:rsidRPr="0023549F">
        <w:rPr>
          <w:rFonts w:ascii="Arial" w:hAnsi="Arial" w:cs="Arial"/>
          <w:b/>
          <w:bCs/>
          <w:lang w:val="en-ID"/>
        </w:rPr>
        <w:t>Table 1. Description of Research Resource Persons</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717"/>
        <w:gridCol w:w="917"/>
        <w:gridCol w:w="895"/>
        <w:gridCol w:w="3651"/>
        <w:gridCol w:w="3969"/>
      </w:tblGrid>
      <w:tr w:rsidR="0023549F" w:rsidRPr="0023549F" w14:paraId="6DE8ABD3" w14:textId="77777777" w:rsidTr="00A515C3">
        <w:tc>
          <w:tcPr>
            <w:tcW w:w="483" w:type="dxa"/>
            <w:tcBorders>
              <w:top w:val="single" w:sz="4" w:space="0" w:color="auto"/>
              <w:bottom w:val="single" w:sz="4" w:space="0" w:color="auto"/>
            </w:tcBorders>
            <w:vAlign w:val="center"/>
            <w:hideMark/>
          </w:tcPr>
          <w:p w14:paraId="5556732F" w14:textId="77777777" w:rsidR="0023549F" w:rsidRPr="0023549F" w:rsidRDefault="0023549F" w:rsidP="0023549F">
            <w:pPr>
              <w:pStyle w:val="Body"/>
              <w:spacing w:after="0"/>
              <w:jc w:val="center"/>
              <w:rPr>
                <w:rFonts w:ascii="Arial" w:hAnsi="Arial" w:cs="Arial"/>
                <w:b/>
                <w:bCs/>
                <w:sz w:val="20"/>
              </w:rPr>
            </w:pPr>
            <w:r w:rsidRPr="0023549F">
              <w:rPr>
                <w:rFonts w:ascii="Arial" w:hAnsi="Arial" w:cs="Arial"/>
                <w:b/>
                <w:bCs/>
                <w:sz w:val="20"/>
              </w:rPr>
              <w:t>No</w:t>
            </w:r>
          </w:p>
        </w:tc>
        <w:tc>
          <w:tcPr>
            <w:tcW w:w="0" w:type="auto"/>
            <w:tcBorders>
              <w:top w:val="single" w:sz="4" w:space="0" w:color="auto"/>
              <w:bottom w:val="single" w:sz="4" w:space="0" w:color="auto"/>
            </w:tcBorders>
            <w:vAlign w:val="center"/>
            <w:hideMark/>
          </w:tcPr>
          <w:p w14:paraId="708DB9B3" w14:textId="77777777" w:rsidR="0023549F" w:rsidRPr="0023549F" w:rsidRDefault="0023549F" w:rsidP="0023549F">
            <w:pPr>
              <w:pStyle w:val="Body"/>
              <w:spacing w:after="0"/>
              <w:jc w:val="center"/>
              <w:rPr>
                <w:rFonts w:ascii="Arial" w:hAnsi="Arial" w:cs="Arial"/>
                <w:b/>
                <w:bCs/>
                <w:sz w:val="20"/>
              </w:rPr>
            </w:pPr>
            <w:r w:rsidRPr="0023549F">
              <w:rPr>
                <w:rFonts w:ascii="Arial" w:hAnsi="Arial" w:cs="Arial"/>
                <w:b/>
                <w:bCs/>
                <w:sz w:val="20"/>
                <w:lang w:val="en-ID"/>
              </w:rPr>
              <w:t>Code</w:t>
            </w:r>
          </w:p>
        </w:tc>
        <w:tc>
          <w:tcPr>
            <w:tcW w:w="0" w:type="auto"/>
            <w:tcBorders>
              <w:top w:val="single" w:sz="4" w:space="0" w:color="auto"/>
              <w:bottom w:val="single" w:sz="4" w:space="0" w:color="auto"/>
            </w:tcBorders>
            <w:vAlign w:val="center"/>
            <w:hideMark/>
          </w:tcPr>
          <w:p w14:paraId="0819E9E3" w14:textId="77777777" w:rsidR="0023549F" w:rsidRPr="0023549F" w:rsidRDefault="0023549F" w:rsidP="0023549F">
            <w:pPr>
              <w:pStyle w:val="Body"/>
              <w:spacing w:after="0"/>
              <w:jc w:val="center"/>
              <w:rPr>
                <w:rFonts w:ascii="Arial" w:hAnsi="Arial" w:cs="Arial"/>
                <w:b/>
                <w:bCs/>
                <w:sz w:val="20"/>
              </w:rPr>
            </w:pPr>
            <w:r w:rsidRPr="0023549F">
              <w:rPr>
                <w:rFonts w:ascii="Arial" w:hAnsi="Arial" w:cs="Arial"/>
                <w:b/>
                <w:bCs/>
                <w:sz w:val="20"/>
                <w:lang w:val="en-ID"/>
              </w:rPr>
              <w:t>Gender</w:t>
            </w:r>
          </w:p>
        </w:tc>
        <w:tc>
          <w:tcPr>
            <w:tcW w:w="895" w:type="dxa"/>
            <w:tcBorders>
              <w:top w:val="single" w:sz="4" w:space="0" w:color="auto"/>
              <w:bottom w:val="single" w:sz="4" w:space="0" w:color="auto"/>
            </w:tcBorders>
            <w:vAlign w:val="center"/>
            <w:hideMark/>
          </w:tcPr>
          <w:p w14:paraId="652E65A1" w14:textId="77777777" w:rsidR="0023549F" w:rsidRPr="0023549F" w:rsidRDefault="0023549F" w:rsidP="0023549F">
            <w:pPr>
              <w:pStyle w:val="Body"/>
              <w:spacing w:after="0"/>
              <w:jc w:val="center"/>
              <w:rPr>
                <w:rFonts w:ascii="Arial" w:hAnsi="Arial" w:cs="Arial"/>
                <w:b/>
                <w:bCs/>
                <w:sz w:val="20"/>
              </w:rPr>
            </w:pPr>
            <w:r w:rsidRPr="0023549F">
              <w:rPr>
                <w:rFonts w:ascii="Arial" w:hAnsi="Arial" w:cs="Arial"/>
                <w:b/>
                <w:bCs/>
                <w:sz w:val="20"/>
                <w:lang w:val="en-ID"/>
              </w:rPr>
              <w:t>Age (Years)</w:t>
            </w:r>
          </w:p>
        </w:tc>
        <w:tc>
          <w:tcPr>
            <w:tcW w:w="3651" w:type="dxa"/>
            <w:tcBorders>
              <w:top w:val="single" w:sz="4" w:space="0" w:color="auto"/>
              <w:bottom w:val="single" w:sz="4" w:space="0" w:color="auto"/>
            </w:tcBorders>
            <w:vAlign w:val="center"/>
            <w:hideMark/>
          </w:tcPr>
          <w:p w14:paraId="3FFDCC39" w14:textId="77777777" w:rsidR="0023549F" w:rsidRPr="0023549F" w:rsidRDefault="0023549F" w:rsidP="0023549F">
            <w:pPr>
              <w:pStyle w:val="Body"/>
              <w:spacing w:after="0"/>
              <w:jc w:val="center"/>
              <w:rPr>
                <w:rFonts w:ascii="Arial" w:hAnsi="Arial" w:cs="Arial"/>
                <w:b/>
                <w:bCs/>
                <w:sz w:val="20"/>
              </w:rPr>
            </w:pPr>
            <w:r w:rsidRPr="0023549F">
              <w:rPr>
                <w:rFonts w:ascii="Arial" w:hAnsi="Arial" w:cs="Arial"/>
                <w:b/>
                <w:bCs/>
                <w:sz w:val="20"/>
                <w:lang w:val="en-ID"/>
              </w:rPr>
              <w:t>Position</w:t>
            </w:r>
          </w:p>
        </w:tc>
        <w:tc>
          <w:tcPr>
            <w:tcW w:w="3969" w:type="dxa"/>
            <w:tcBorders>
              <w:top w:val="single" w:sz="4" w:space="0" w:color="auto"/>
              <w:bottom w:val="single" w:sz="4" w:space="0" w:color="auto"/>
            </w:tcBorders>
            <w:vAlign w:val="center"/>
            <w:hideMark/>
          </w:tcPr>
          <w:p w14:paraId="06906E6B" w14:textId="77777777" w:rsidR="0023549F" w:rsidRPr="0023549F" w:rsidRDefault="0023549F" w:rsidP="0023549F">
            <w:pPr>
              <w:pStyle w:val="Body"/>
              <w:spacing w:after="0"/>
              <w:jc w:val="center"/>
              <w:rPr>
                <w:rFonts w:ascii="Arial" w:hAnsi="Arial" w:cs="Arial"/>
                <w:b/>
                <w:bCs/>
                <w:sz w:val="20"/>
              </w:rPr>
            </w:pPr>
            <w:r w:rsidRPr="0023549F">
              <w:rPr>
                <w:rFonts w:ascii="Arial" w:hAnsi="Arial" w:cs="Arial"/>
                <w:b/>
                <w:bCs/>
                <w:sz w:val="20"/>
                <w:lang w:val="en-ID"/>
              </w:rPr>
              <w:t>Long Time Working at PT. TEL</w:t>
            </w:r>
          </w:p>
        </w:tc>
      </w:tr>
      <w:tr w:rsidR="0023549F" w:rsidRPr="0023549F" w14:paraId="60A2C44D" w14:textId="77777777" w:rsidTr="00A515C3">
        <w:tc>
          <w:tcPr>
            <w:tcW w:w="483" w:type="dxa"/>
            <w:tcBorders>
              <w:top w:val="single" w:sz="4" w:space="0" w:color="auto"/>
            </w:tcBorders>
            <w:hideMark/>
          </w:tcPr>
          <w:p w14:paraId="1214BD42" w14:textId="77777777" w:rsidR="0023549F" w:rsidRPr="0023549F" w:rsidRDefault="0023549F" w:rsidP="0023549F">
            <w:pPr>
              <w:pStyle w:val="Body"/>
              <w:spacing w:after="0"/>
              <w:rPr>
                <w:rFonts w:ascii="Arial" w:hAnsi="Arial" w:cs="Arial"/>
                <w:sz w:val="20"/>
              </w:rPr>
            </w:pPr>
            <w:r w:rsidRPr="0023549F">
              <w:rPr>
                <w:rFonts w:ascii="Arial" w:hAnsi="Arial" w:cs="Arial"/>
                <w:sz w:val="20"/>
              </w:rPr>
              <w:t>1</w:t>
            </w:r>
          </w:p>
        </w:tc>
        <w:tc>
          <w:tcPr>
            <w:tcW w:w="0" w:type="auto"/>
            <w:tcBorders>
              <w:top w:val="single" w:sz="4" w:space="0" w:color="auto"/>
            </w:tcBorders>
            <w:hideMark/>
          </w:tcPr>
          <w:p w14:paraId="40AD4D57"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1</w:t>
            </w:r>
          </w:p>
        </w:tc>
        <w:tc>
          <w:tcPr>
            <w:tcW w:w="0" w:type="auto"/>
            <w:tcBorders>
              <w:top w:val="single" w:sz="4" w:space="0" w:color="auto"/>
            </w:tcBorders>
            <w:hideMark/>
          </w:tcPr>
          <w:p w14:paraId="537CDD91"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Man</w:t>
            </w:r>
          </w:p>
        </w:tc>
        <w:tc>
          <w:tcPr>
            <w:tcW w:w="895" w:type="dxa"/>
            <w:tcBorders>
              <w:top w:val="single" w:sz="4" w:space="0" w:color="auto"/>
            </w:tcBorders>
            <w:hideMark/>
          </w:tcPr>
          <w:p w14:paraId="784CF125" w14:textId="77777777" w:rsidR="0023549F" w:rsidRPr="0023549F" w:rsidRDefault="0023549F" w:rsidP="0023549F">
            <w:pPr>
              <w:pStyle w:val="Body"/>
              <w:spacing w:after="0"/>
              <w:rPr>
                <w:rFonts w:ascii="Arial" w:hAnsi="Arial" w:cs="Arial"/>
                <w:sz w:val="20"/>
              </w:rPr>
            </w:pPr>
            <w:r w:rsidRPr="0023549F">
              <w:rPr>
                <w:rFonts w:ascii="Arial" w:hAnsi="Arial" w:cs="Arial"/>
                <w:sz w:val="20"/>
              </w:rPr>
              <w:t>49</w:t>
            </w:r>
          </w:p>
        </w:tc>
        <w:tc>
          <w:tcPr>
            <w:tcW w:w="3651" w:type="dxa"/>
            <w:tcBorders>
              <w:top w:val="single" w:sz="4" w:space="0" w:color="auto"/>
            </w:tcBorders>
            <w:hideMark/>
          </w:tcPr>
          <w:p w14:paraId="3ACC00BE"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Supervisor Recovery</w:t>
            </w:r>
          </w:p>
        </w:tc>
        <w:tc>
          <w:tcPr>
            <w:tcW w:w="3969" w:type="dxa"/>
            <w:tcBorders>
              <w:top w:val="single" w:sz="4" w:space="0" w:color="auto"/>
            </w:tcBorders>
            <w:hideMark/>
          </w:tcPr>
          <w:p w14:paraId="3F454CDE"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23 Years</w:t>
            </w:r>
          </w:p>
        </w:tc>
      </w:tr>
      <w:tr w:rsidR="0023549F" w:rsidRPr="0023549F" w14:paraId="2B5B8996" w14:textId="77777777" w:rsidTr="00A515C3">
        <w:tc>
          <w:tcPr>
            <w:tcW w:w="483" w:type="dxa"/>
            <w:hideMark/>
          </w:tcPr>
          <w:p w14:paraId="5F51AE24" w14:textId="77777777" w:rsidR="0023549F" w:rsidRPr="0023549F" w:rsidRDefault="0023549F" w:rsidP="0023549F">
            <w:pPr>
              <w:pStyle w:val="Body"/>
              <w:spacing w:after="0"/>
              <w:rPr>
                <w:rFonts w:ascii="Arial" w:hAnsi="Arial" w:cs="Arial"/>
                <w:sz w:val="20"/>
              </w:rPr>
            </w:pPr>
            <w:r w:rsidRPr="0023549F">
              <w:rPr>
                <w:rFonts w:ascii="Arial" w:hAnsi="Arial" w:cs="Arial"/>
                <w:sz w:val="20"/>
              </w:rPr>
              <w:t>2</w:t>
            </w:r>
          </w:p>
        </w:tc>
        <w:tc>
          <w:tcPr>
            <w:tcW w:w="0" w:type="auto"/>
            <w:hideMark/>
          </w:tcPr>
          <w:p w14:paraId="5B9271B2"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2</w:t>
            </w:r>
          </w:p>
        </w:tc>
        <w:tc>
          <w:tcPr>
            <w:tcW w:w="0" w:type="auto"/>
            <w:hideMark/>
          </w:tcPr>
          <w:p w14:paraId="1C20929B"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Woman</w:t>
            </w:r>
          </w:p>
        </w:tc>
        <w:tc>
          <w:tcPr>
            <w:tcW w:w="895" w:type="dxa"/>
            <w:hideMark/>
          </w:tcPr>
          <w:p w14:paraId="28A50F17" w14:textId="77777777" w:rsidR="0023549F" w:rsidRPr="0023549F" w:rsidRDefault="0023549F" w:rsidP="0023549F">
            <w:pPr>
              <w:pStyle w:val="Body"/>
              <w:spacing w:after="0"/>
              <w:rPr>
                <w:rFonts w:ascii="Arial" w:hAnsi="Arial" w:cs="Arial"/>
                <w:sz w:val="20"/>
              </w:rPr>
            </w:pPr>
            <w:r w:rsidRPr="0023549F">
              <w:rPr>
                <w:rFonts w:ascii="Arial" w:hAnsi="Arial" w:cs="Arial"/>
                <w:sz w:val="20"/>
              </w:rPr>
              <w:t>27</w:t>
            </w:r>
          </w:p>
        </w:tc>
        <w:tc>
          <w:tcPr>
            <w:tcW w:w="3651" w:type="dxa"/>
            <w:hideMark/>
          </w:tcPr>
          <w:p w14:paraId="5F40A378"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Staff Laboratory</w:t>
            </w:r>
          </w:p>
        </w:tc>
        <w:tc>
          <w:tcPr>
            <w:tcW w:w="3969" w:type="dxa"/>
            <w:hideMark/>
          </w:tcPr>
          <w:p w14:paraId="4DCC22B0" w14:textId="77777777" w:rsidR="0023549F" w:rsidRPr="0023549F" w:rsidRDefault="0023549F" w:rsidP="0023549F">
            <w:pPr>
              <w:pStyle w:val="Body"/>
              <w:spacing w:after="0"/>
              <w:rPr>
                <w:rFonts w:ascii="Arial" w:hAnsi="Arial" w:cs="Arial"/>
                <w:sz w:val="20"/>
              </w:rPr>
            </w:pPr>
            <w:r w:rsidRPr="0023549F">
              <w:rPr>
                <w:rFonts w:ascii="Arial" w:hAnsi="Arial" w:cs="Arial"/>
                <w:sz w:val="20"/>
              </w:rPr>
              <w:t>4 Years</w:t>
            </w:r>
          </w:p>
        </w:tc>
      </w:tr>
      <w:tr w:rsidR="0023549F" w:rsidRPr="0023549F" w14:paraId="13DAAF8F" w14:textId="77777777" w:rsidTr="00A515C3">
        <w:tc>
          <w:tcPr>
            <w:tcW w:w="483" w:type="dxa"/>
            <w:hideMark/>
          </w:tcPr>
          <w:p w14:paraId="71BA1C8D" w14:textId="77777777" w:rsidR="0023549F" w:rsidRPr="0023549F" w:rsidRDefault="0023549F" w:rsidP="0023549F">
            <w:pPr>
              <w:pStyle w:val="Body"/>
              <w:spacing w:after="0"/>
              <w:rPr>
                <w:rFonts w:ascii="Arial" w:hAnsi="Arial" w:cs="Arial"/>
                <w:sz w:val="20"/>
              </w:rPr>
            </w:pPr>
            <w:r w:rsidRPr="0023549F">
              <w:rPr>
                <w:rFonts w:ascii="Arial" w:hAnsi="Arial" w:cs="Arial"/>
                <w:sz w:val="20"/>
              </w:rPr>
              <w:t>3</w:t>
            </w:r>
          </w:p>
        </w:tc>
        <w:tc>
          <w:tcPr>
            <w:tcW w:w="0" w:type="auto"/>
            <w:hideMark/>
          </w:tcPr>
          <w:p w14:paraId="0BE63DFE"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3</w:t>
            </w:r>
          </w:p>
        </w:tc>
        <w:tc>
          <w:tcPr>
            <w:tcW w:w="0" w:type="auto"/>
            <w:hideMark/>
          </w:tcPr>
          <w:p w14:paraId="1AE4FAFD"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Man</w:t>
            </w:r>
          </w:p>
        </w:tc>
        <w:tc>
          <w:tcPr>
            <w:tcW w:w="895" w:type="dxa"/>
            <w:hideMark/>
          </w:tcPr>
          <w:p w14:paraId="5D7D7AD9" w14:textId="5613B860" w:rsidR="0023549F" w:rsidRPr="0023549F" w:rsidRDefault="0023549F" w:rsidP="0023549F">
            <w:pPr>
              <w:pStyle w:val="Body"/>
              <w:spacing w:after="0"/>
              <w:rPr>
                <w:rFonts w:ascii="Arial" w:hAnsi="Arial" w:cs="Arial"/>
                <w:sz w:val="20"/>
              </w:rPr>
            </w:pPr>
            <w:r w:rsidRPr="0023549F">
              <w:rPr>
                <w:rFonts w:ascii="Arial" w:hAnsi="Arial" w:cs="Arial"/>
                <w:sz w:val="20"/>
              </w:rPr>
              <w:t>44</w:t>
            </w:r>
          </w:p>
        </w:tc>
        <w:tc>
          <w:tcPr>
            <w:tcW w:w="3651" w:type="dxa"/>
            <w:hideMark/>
          </w:tcPr>
          <w:p w14:paraId="31DEC6DA"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Staff Laboratory</w:t>
            </w:r>
          </w:p>
        </w:tc>
        <w:tc>
          <w:tcPr>
            <w:tcW w:w="3969" w:type="dxa"/>
            <w:hideMark/>
          </w:tcPr>
          <w:p w14:paraId="4A7F61E0" w14:textId="77777777" w:rsidR="0023549F" w:rsidRPr="0023549F" w:rsidRDefault="0023549F" w:rsidP="0023549F">
            <w:pPr>
              <w:pStyle w:val="Body"/>
              <w:spacing w:after="0"/>
              <w:rPr>
                <w:rFonts w:ascii="Arial" w:hAnsi="Arial" w:cs="Arial"/>
                <w:sz w:val="20"/>
              </w:rPr>
            </w:pPr>
            <w:r w:rsidRPr="0023549F">
              <w:rPr>
                <w:rFonts w:ascii="Arial" w:hAnsi="Arial" w:cs="Arial"/>
                <w:sz w:val="20"/>
              </w:rPr>
              <w:t>15 Years</w:t>
            </w:r>
          </w:p>
        </w:tc>
      </w:tr>
      <w:tr w:rsidR="0023549F" w:rsidRPr="0023549F" w14:paraId="1B492562" w14:textId="77777777" w:rsidTr="00A515C3">
        <w:tc>
          <w:tcPr>
            <w:tcW w:w="483" w:type="dxa"/>
            <w:hideMark/>
          </w:tcPr>
          <w:p w14:paraId="478DCAFA" w14:textId="77777777" w:rsidR="0023549F" w:rsidRPr="0023549F" w:rsidRDefault="0023549F" w:rsidP="0023549F">
            <w:pPr>
              <w:pStyle w:val="Body"/>
              <w:spacing w:after="0"/>
              <w:rPr>
                <w:rFonts w:ascii="Arial" w:hAnsi="Arial" w:cs="Arial"/>
                <w:sz w:val="20"/>
              </w:rPr>
            </w:pPr>
            <w:r w:rsidRPr="0023549F">
              <w:rPr>
                <w:rFonts w:ascii="Arial" w:hAnsi="Arial" w:cs="Arial"/>
                <w:sz w:val="20"/>
              </w:rPr>
              <w:t>4</w:t>
            </w:r>
          </w:p>
        </w:tc>
        <w:tc>
          <w:tcPr>
            <w:tcW w:w="0" w:type="auto"/>
            <w:hideMark/>
          </w:tcPr>
          <w:p w14:paraId="25B0C458"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4</w:t>
            </w:r>
          </w:p>
        </w:tc>
        <w:tc>
          <w:tcPr>
            <w:tcW w:w="0" w:type="auto"/>
            <w:hideMark/>
          </w:tcPr>
          <w:p w14:paraId="0969308D"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hideMark/>
          </w:tcPr>
          <w:p w14:paraId="237836C4" w14:textId="77777777" w:rsidR="0023549F" w:rsidRPr="0023549F" w:rsidRDefault="0023549F" w:rsidP="0023549F">
            <w:pPr>
              <w:pStyle w:val="Body"/>
              <w:spacing w:after="0"/>
              <w:rPr>
                <w:rFonts w:ascii="Arial" w:hAnsi="Arial" w:cs="Arial"/>
                <w:sz w:val="20"/>
              </w:rPr>
            </w:pPr>
            <w:r w:rsidRPr="0023549F">
              <w:rPr>
                <w:rFonts w:ascii="Arial" w:hAnsi="Arial" w:cs="Arial"/>
                <w:sz w:val="20"/>
              </w:rPr>
              <w:t>40</w:t>
            </w:r>
          </w:p>
        </w:tc>
        <w:tc>
          <w:tcPr>
            <w:tcW w:w="3651" w:type="dxa"/>
            <w:hideMark/>
          </w:tcPr>
          <w:p w14:paraId="55D9B0C1" w14:textId="77777777" w:rsidR="0023549F" w:rsidRPr="0023549F" w:rsidRDefault="0023549F" w:rsidP="0023549F">
            <w:pPr>
              <w:pStyle w:val="Body"/>
              <w:spacing w:after="0"/>
              <w:rPr>
                <w:rFonts w:ascii="Arial" w:hAnsi="Arial" w:cs="Arial"/>
                <w:sz w:val="20"/>
              </w:rPr>
            </w:pPr>
            <w:r w:rsidRPr="0023549F">
              <w:rPr>
                <w:rFonts w:ascii="Arial" w:hAnsi="Arial" w:cs="Arial"/>
                <w:sz w:val="20"/>
              </w:rPr>
              <w:t>Production Division Staff</w:t>
            </w:r>
          </w:p>
        </w:tc>
        <w:tc>
          <w:tcPr>
            <w:tcW w:w="3969" w:type="dxa"/>
            <w:hideMark/>
          </w:tcPr>
          <w:p w14:paraId="1B5EB4C2" w14:textId="77777777" w:rsidR="0023549F" w:rsidRPr="0023549F" w:rsidRDefault="0023549F" w:rsidP="0023549F">
            <w:pPr>
              <w:pStyle w:val="Body"/>
              <w:spacing w:after="0"/>
              <w:rPr>
                <w:rFonts w:ascii="Arial" w:hAnsi="Arial" w:cs="Arial"/>
                <w:sz w:val="20"/>
              </w:rPr>
            </w:pPr>
            <w:r w:rsidRPr="0023549F">
              <w:rPr>
                <w:rFonts w:ascii="Arial" w:hAnsi="Arial" w:cs="Arial"/>
                <w:sz w:val="20"/>
              </w:rPr>
              <w:t>13 Years</w:t>
            </w:r>
          </w:p>
        </w:tc>
      </w:tr>
      <w:tr w:rsidR="0023549F" w:rsidRPr="0023549F" w14:paraId="5626B61C" w14:textId="77777777" w:rsidTr="00A515C3">
        <w:tc>
          <w:tcPr>
            <w:tcW w:w="483" w:type="dxa"/>
            <w:hideMark/>
          </w:tcPr>
          <w:p w14:paraId="602BEF33" w14:textId="77777777" w:rsidR="0023549F" w:rsidRPr="0023549F" w:rsidRDefault="0023549F" w:rsidP="0023549F">
            <w:pPr>
              <w:pStyle w:val="Body"/>
              <w:spacing w:after="0"/>
              <w:rPr>
                <w:rFonts w:ascii="Arial" w:hAnsi="Arial" w:cs="Arial"/>
                <w:sz w:val="20"/>
              </w:rPr>
            </w:pPr>
            <w:r w:rsidRPr="0023549F">
              <w:rPr>
                <w:rFonts w:ascii="Arial" w:hAnsi="Arial" w:cs="Arial"/>
                <w:sz w:val="20"/>
              </w:rPr>
              <w:t>5</w:t>
            </w:r>
          </w:p>
        </w:tc>
        <w:tc>
          <w:tcPr>
            <w:tcW w:w="0" w:type="auto"/>
            <w:hideMark/>
          </w:tcPr>
          <w:p w14:paraId="10846620"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5</w:t>
            </w:r>
          </w:p>
        </w:tc>
        <w:tc>
          <w:tcPr>
            <w:tcW w:w="0" w:type="auto"/>
            <w:hideMark/>
          </w:tcPr>
          <w:p w14:paraId="424E90FF"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hideMark/>
          </w:tcPr>
          <w:p w14:paraId="5B1D6964" w14:textId="4D951144" w:rsidR="0023549F" w:rsidRPr="0023549F" w:rsidRDefault="0023549F" w:rsidP="0023549F">
            <w:pPr>
              <w:pStyle w:val="Body"/>
              <w:spacing w:after="0"/>
              <w:rPr>
                <w:rFonts w:ascii="Arial" w:hAnsi="Arial" w:cs="Arial"/>
                <w:sz w:val="20"/>
              </w:rPr>
            </w:pPr>
            <w:r w:rsidRPr="0023549F">
              <w:rPr>
                <w:rFonts w:ascii="Arial" w:hAnsi="Arial" w:cs="Arial"/>
                <w:sz w:val="20"/>
              </w:rPr>
              <w:t>27</w:t>
            </w:r>
          </w:p>
        </w:tc>
        <w:tc>
          <w:tcPr>
            <w:tcW w:w="3651" w:type="dxa"/>
            <w:hideMark/>
          </w:tcPr>
          <w:p w14:paraId="12610A9B"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Staff Engineering</w:t>
            </w:r>
          </w:p>
        </w:tc>
        <w:tc>
          <w:tcPr>
            <w:tcW w:w="3969" w:type="dxa"/>
            <w:hideMark/>
          </w:tcPr>
          <w:p w14:paraId="2FE097A7" w14:textId="77777777" w:rsidR="0023549F" w:rsidRPr="0023549F" w:rsidRDefault="0023549F" w:rsidP="0023549F">
            <w:pPr>
              <w:pStyle w:val="Body"/>
              <w:spacing w:after="0"/>
              <w:rPr>
                <w:rFonts w:ascii="Arial" w:hAnsi="Arial" w:cs="Arial"/>
                <w:sz w:val="20"/>
              </w:rPr>
            </w:pPr>
            <w:r w:rsidRPr="0023549F">
              <w:rPr>
                <w:rFonts w:ascii="Arial" w:hAnsi="Arial" w:cs="Arial"/>
                <w:sz w:val="20"/>
              </w:rPr>
              <w:t>3 Years</w:t>
            </w:r>
          </w:p>
        </w:tc>
      </w:tr>
      <w:tr w:rsidR="0023549F" w:rsidRPr="0023549F" w14:paraId="43D8747F" w14:textId="77777777" w:rsidTr="00A515C3">
        <w:tc>
          <w:tcPr>
            <w:tcW w:w="483" w:type="dxa"/>
            <w:hideMark/>
          </w:tcPr>
          <w:p w14:paraId="26254536" w14:textId="77777777" w:rsidR="0023549F" w:rsidRPr="0023549F" w:rsidRDefault="0023549F" w:rsidP="0023549F">
            <w:pPr>
              <w:pStyle w:val="Body"/>
              <w:spacing w:after="0"/>
              <w:rPr>
                <w:rFonts w:ascii="Arial" w:hAnsi="Arial" w:cs="Arial"/>
                <w:sz w:val="20"/>
              </w:rPr>
            </w:pPr>
            <w:r w:rsidRPr="0023549F">
              <w:rPr>
                <w:rFonts w:ascii="Arial" w:hAnsi="Arial" w:cs="Arial"/>
                <w:sz w:val="20"/>
              </w:rPr>
              <w:t>6</w:t>
            </w:r>
          </w:p>
        </w:tc>
        <w:tc>
          <w:tcPr>
            <w:tcW w:w="0" w:type="auto"/>
            <w:hideMark/>
          </w:tcPr>
          <w:p w14:paraId="7EDCF7D0"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6</w:t>
            </w:r>
          </w:p>
        </w:tc>
        <w:tc>
          <w:tcPr>
            <w:tcW w:w="0" w:type="auto"/>
            <w:hideMark/>
          </w:tcPr>
          <w:p w14:paraId="7E1BE689"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hideMark/>
          </w:tcPr>
          <w:p w14:paraId="0F681F44" w14:textId="6AC44819" w:rsidR="0023549F" w:rsidRPr="0023549F" w:rsidRDefault="0023549F" w:rsidP="0023549F">
            <w:pPr>
              <w:pStyle w:val="Body"/>
              <w:spacing w:after="0"/>
              <w:rPr>
                <w:rFonts w:ascii="Arial" w:hAnsi="Arial" w:cs="Arial"/>
                <w:sz w:val="20"/>
              </w:rPr>
            </w:pPr>
            <w:r w:rsidRPr="0023549F">
              <w:rPr>
                <w:rFonts w:ascii="Arial" w:hAnsi="Arial" w:cs="Arial"/>
                <w:sz w:val="20"/>
              </w:rPr>
              <w:t>50</w:t>
            </w:r>
          </w:p>
        </w:tc>
        <w:tc>
          <w:tcPr>
            <w:tcW w:w="3651" w:type="dxa"/>
            <w:hideMark/>
          </w:tcPr>
          <w:p w14:paraId="2884332B"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Operational Staff</w:t>
            </w:r>
          </w:p>
        </w:tc>
        <w:tc>
          <w:tcPr>
            <w:tcW w:w="3969" w:type="dxa"/>
            <w:hideMark/>
          </w:tcPr>
          <w:p w14:paraId="72ABCCB0" w14:textId="77777777" w:rsidR="0023549F" w:rsidRPr="0023549F" w:rsidRDefault="0023549F" w:rsidP="0023549F">
            <w:pPr>
              <w:pStyle w:val="Body"/>
              <w:spacing w:after="0"/>
              <w:rPr>
                <w:rFonts w:ascii="Arial" w:hAnsi="Arial" w:cs="Arial"/>
                <w:sz w:val="20"/>
              </w:rPr>
            </w:pPr>
            <w:r w:rsidRPr="0023549F">
              <w:rPr>
                <w:rFonts w:ascii="Arial" w:hAnsi="Arial" w:cs="Arial"/>
                <w:sz w:val="20"/>
              </w:rPr>
              <w:t>23 Years</w:t>
            </w:r>
          </w:p>
        </w:tc>
      </w:tr>
      <w:tr w:rsidR="0023549F" w:rsidRPr="0023549F" w14:paraId="21DA323B" w14:textId="77777777" w:rsidTr="00A515C3">
        <w:tc>
          <w:tcPr>
            <w:tcW w:w="483" w:type="dxa"/>
            <w:hideMark/>
          </w:tcPr>
          <w:p w14:paraId="61FA1004" w14:textId="77777777" w:rsidR="0023549F" w:rsidRPr="0023549F" w:rsidRDefault="0023549F" w:rsidP="0023549F">
            <w:pPr>
              <w:pStyle w:val="Body"/>
              <w:spacing w:after="0"/>
              <w:rPr>
                <w:rFonts w:ascii="Arial" w:hAnsi="Arial" w:cs="Arial"/>
                <w:sz w:val="20"/>
              </w:rPr>
            </w:pPr>
            <w:r w:rsidRPr="0023549F">
              <w:rPr>
                <w:rFonts w:ascii="Arial" w:hAnsi="Arial" w:cs="Arial"/>
                <w:sz w:val="20"/>
              </w:rPr>
              <w:t>7</w:t>
            </w:r>
          </w:p>
        </w:tc>
        <w:tc>
          <w:tcPr>
            <w:tcW w:w="0" w:type="auto"/>
            <w:hideMark/>
          </w:tcPr>
          <w:p w14:paraId="51454829"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7</w:t>
            </w:r>
          </w:p>
        </w:tc>
        <w:tc>
          <w:tcPr>
            <w:tcW w:w="0" w:type="auto"/>
            <w:hideMark/>
          </w:tcPr>
          <w:p w14:paraId="69EE3D82"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hideMark/>
          </w:tcPr>
          <w:p w14:paraId="73BAA4A7" w14:textId="070EE497" w:rsidR="0023549F" w:rsidRPr="0023549F" w:rsidRDefault="0023549F" w:rsidP="0023549F">
            <w:pPr>
              <w:pStyle w:val="Body"/>
              <w:spacing w:after="0"/>
              <w:rPr>
                <w:rFonts w:ascii="Arial" w:hAnsi="Arial" w:cs="Arial"/>
                <w:sz w:val="20"/>
              </w:rPr>
            </w:pPr>
            <w:r w:rsidRPr="0023549F">
              <w:rPr>
                <w:rFonts w:ascii="Arial" w:hAnsi="Arial" w:cs="Arial"/>
                <w:sz w:val="20"/>
              </w:rPr>
              <w:t>41</w:t>
            </w:r>
          </w:p>
        </w:tc>
        <w:tc>
          <w:tcPr>
            <w:tcW w:w="3651" w:type="dxa"/>
            <w:hideMark/>
          </w:tcPr>
          <w:p w14:paraId="5A4B813E"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Mechanical Technician</w:t>
            </w:r>
          </w:p>
        </w:tc>
        <w:tc>
          <w:tcPr>
            <w:tcW w:w="3969" w:type="dxa"/>
            <w:hideMark/>
          </w:tcPr>
          <w:p w14:paraId="1DAA1AFE" w14:textId="77777777" w:rsidR="0023549F" w:rsidRPr="0023549F" w:rsidRDefault="0023549F" w:rsidP="0023549F">
            <w:pPr>
              <w:pStyle w:val="Body"/>
              <w:spacing w:after="0"/>
              <w:rPr>
                <w:rFonts w:ascii="Arial" w:hAnsi="Arial" w:cs="Arial"/>
                <w:sz w:val="20"/>
              </w:rPr>
            </w:pPr>
            <w:r w:rsidRPr="0023549F">
              <w:rPr>
                <w:rFonts w:ascii="Arial" w:hAnsi="Arial" w:cs="Arial"/>
                <w:sz w:val="20"/>
              </w:rPr>
              <w:t>12 Years</w:t>
            </w:r>
          </w:p>
        </w:tc>
      </w:tr>
      <w:tr w:rsidR="0023549F" w:rsidRPr="0023549F" w14:paraId="4F8EF6B7" w14:textId="77777777" w:rsidTr="00A515C3">
        <w:tc>
          <w:tcPr>
            <w:tcW w:w="483" w:type="dxa"/>
            <w:hideMark/>
          </w:tcPr>
          <w:p w14:paraId="4AC5BE80" w14:textId="77777777" w:rsidR="0023549F" w:rsidRPr="0023549F" w:rsidRDefault="0023549F" w:rsidP="0023549F">
            <w:pPr>
              <w:pStyle w:val="Body"/>
              <w:spacing w:after="0"/>
              <w:rPr>
                <w:rFonts w:ascii="Arial" w:hAnsi="Arial" w:cs="Arial"/>
                <w:sz w:val="20"/>
              </w:rPr>
            </w:pPr>
            <w:r w:rsidRPr="0023549F">
              <w:rPr>
                <w:rFonts w:ascii="Arial" w:hAnsi="Arial" w:cs="Arial"/>
                <w:sz w:val="20"/>
              </w:rPr>
              <w:t>8</w:t>
            </w:r>
          </w:p>
        </w:tc>
        <w:tc>
          <w:tcPr>
            <w:tcW w:w="0" w:type="auto"/>
            <w:hideMark/>
          </w:tcPr>
          <w:p w14:paraId="1F2A0FC4"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8</w:t>
            </w:r>
          </w:p>
        </w:tc>
        <w:tc>
          <w:tcPr>
            <w:tcW w:w="0" w:type="auto"/>
            <w:hideMark/>
          </w:tcPr>
          <w:p w14:paraId="2BAB8ED2"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hideMark/>
          </w:tcPr>
          <w:p w14:paraId="6F92E61A" w14:textId="616431EC" w:rsidR="0023549F" w:rsidRPr="0023549F" w:rsidRDefault="0023549F" w:rsidP="0023549F">
            <w:pPr>
              <w:pStyle w:val="Body"/>
              <w:spacing w:after="0"/>
              <w:rPr>
                <w:rFonts w:ascii="Arial" w:hAnsi="Arial" w:cs="Arial"/>
                <w:sz w:val="20"/>
              </w:rPr>
            </w:pPr>
            <w:r w:rsidRPr="0023549F">
              <w:rPr>
                <w:rFonts w:ascii="Arial" w:hAnsi="Arial" w:cs="Arial"/>
                <w:sz w:val="20"/>
              </w:rPr>
              <w:t>30</w:t>
            </w:r>
          </w:p>
        </w:tc>
        <w:tc>
          <w:tcPr>
            <w:tcW w:w="3651" w:type="dxa"/>
            <w:hideMark/>
          </w:tcPr>
          <w:p w14:paraId="71926F26"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Electrician</w:t>
            </w:r>
          </w:p>
        </w:tc>
        <w:tc>
          <w:tcPr>
            <w:tcW w:w="3969" w:type="dxa"/>
            <w:hideMark/>
          </w:tcPr>
          <w:p w14:paraId="19BF00D0" w14:textId="77777777" w:rsidR="0023549F" w:rsidRPr="0023549F" w:rsidRDefault="0023549F" w:rsidP="0023549F">
            <w:pPr>
              <w:pStyle w:val="Body"/>
              <w:spacing w:after="0"/>
              <w:rPr>
                <w:rFonts w:ascii="Arial" w:hAnsi="Arial" w:cs="Arial"/>
                <w:sz w:val="20"/>
              </w:rPr>
            </w:pPr>
            <w:r w:rsidRPr="0023549F">
              <w:rPr>
                <w:rFonts w:ascii="Arial" w:hAnsi="Arial" w:cs="Arial"/>
                <w:sz w:val="20"/>
              </w:rPr>
              <w:t>5 Years</w:t>
            </w:r>
          </w:p>
        </w:tc>
      </w:tr>
      <w:tr w:rsidR="0023549F" w:rsidRPr="0023549F" w14:paraId="25EB4C5A" w14:textId="77777777" w:rsidTr="00A515C3">
        <w:tc>
          <w:tcPr>
            <w:tcW w:w="483" w:type="dxa"/>
            <w:hideMark/>
          </w:tcPr>
          <w:p w14:paraId="3A9BAB70" w14:textId="77777777" w:rsidR="0023549F" w:rsidRPr="0023549F" w:rsidRDefault="0023549F" w:rsidP="0023549F">
            <w:pPr>
              <w:pStyle w:val="Body"/>
              <w:spacing w:after="0"/>
              <w:rPr>
                <w:rFonts w:ascii="Arial" w:hAnsi="Arial" w:cs="Arial"/>
                <w:sz w:val="20"/>
              </w:rPr>
            </w:pPr>
            <w:r w:rsidRPr="0023549F">
              <w:rPr>
                <w:rFonts w:ascii="Arial" w:hAnsi="Arial" w:cs="Arial"/>
                <w:sz w:val="20"/>
              </w:rPr>
              <w:t>9</w:t>
            </w:r>
          </w:p>
        </w:tc>
        <w:tc>
          <w:tcPr>
            <w:tcW w:w="0" w:type="auto"/>
            <w:hideMark/>
          </w:tcPr>
          <w:p w14:paraId="010CC32E"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9</w:t>
            </w:r>
          </w:p>
        </w:tc>
        <w:tc>
          <w:tcPr>
            <w:tcW w:w="0" w:type="auto"/>
            <w:hideMark/>
          </w:tcPr>
          <w:p w14:paraId="61A866DE" w14:textId="77777777" w:rsidR="0023549F" w:rsidRPr="0023549F" w:rsidRDefault="0023549F" w:rsidP="0023549F">
            <w:pPr>
              <w:pStyle w:val="Body"/>
              <w:spacing w:after="0"/>
              <w:rPr>
                <w:rFonts w:ascii="Arial" w:hAnsi="Arial" w:cs="Arial"/>
                <w:sz w:val="20"/>
              </w:rPr>
            </w:pPr>
            <w:r w:rsidRPr="0023549F">
              <w:rPr>
                <w:rFonts w:ascii="Arial" w:hAnsi="Arial" w:cs="Arial"/>
                <w:sz w:val="20"/>
              </w:rPr>
              <w:t>Woman</w:t>
            </w:r>
          </w:p>
        </w:tc>
        <w:tc>
          <w:tcPr>
            <w:tcW w:w="895" w:type="dxa"/>
            <w:hideMark/>
          </w:tcPr>
          <w:p w14:paraId="147F4478" w14:textId="5BDC05FF" w:rsidR="0023549F" w:rsidRPr="0023549F" w:rsidRDefault="0023549F" w:rsidP="0023549F">
            <w:pPr>
              <w:pStyle w:val="Body"/>
              <w:spacing w:after="0"/>
              <w:rPr>
                <w:rFonts w:ascii="Arial" w:hAnsi="Arial" w:cs="Arial"/>
                <w:sz w:val="20"/>
              </w:rPr>
            </w:pPr>
            <w:r w:rsidRPr="0023549F">
              <w:rPr>
                <w:rFonts w:ascii="Arial" w:hAnsi="Arial" w:cs="Arial"/>
                <w:sz w:val="20"/>
              </w:rPr>
              <w:t>38</w:t>
            </w:r>
          </w:p>
        </w:tc>
        <w:tc>
          <w:tcPr>
            <w:tcW w:w="3651" w:type="dxa"/>
            <w:hideMark/>
          </w:tcPr>
          <w:p w14:paraId="71726B29" w14:textId="77777777" w:rsidR="0023549F" w:rsidRPr="0023549F" w:rsidRDefault="0023549F" w:rsidP="0023549F">
            <w:pPr>
              <w:pStyle w:val="Body"/>
              <w:spacing w:after="0"/>
              <w:rPr>
                <w:rFonts w:ascii="Arial" w:hAnsi="Arial" w:cs="Arial"/>
                <w:sz w:val="20"/>
              </w:rPr>
            </w:pPr>
            <w:r w:rsidRPr="0023549F">
              <w:rPr>
                <w:rFonts w:ascii="Arial" w:hAnsi="Arial" w:cs="Arial"/>
                <w:sz w:val="20"/>
              </w:rPr>
              <w:t>Administrative staff</w:t>
            </w:r>
          </w:p>
        </w:tc>
        <w:tc>
          <w:tcPr>
            <w:tcW w:w="3969" w:type="dxa"/>
            <w:hideMark/>
          </w:tcPr>
          <w:p w14:paraId="4D85ED3E" w14:textId="77777777" w:rsidR="0023549F" w:rsidRPr="0023549F" w:rsidRDefault="0023549F" w:rsidP="0023549F">
            <w:pPr>
              <w:pStyle w:val="Body"/>
              <w:spacing w:after="0"/>
              <w:rPr>
                <w:rFonts w:ascii="Arial" w:hAnsi="Arial" w:cs="Arial"/>
                <w:sz w:val="20"/>
              </w:rPr>
            </w:pPr>
            <w:r w:rsidRPr="0023549F">
              <w:rPr>
                <w:rFonts w:ascii="Arial" w:hAnsi="Arial" w:cs="Arial"/>
                <w:sz w:val="20"/>
              </w:rPr>
              <w:t>10 Years</w:t>
            </w:r>
          </w:p>
        </w:tc>
      </w:tr>
      <w:tr w:rsidR="0023549F" w:rsidRPr="0023549F" w14:paraId="45F0C166" w14:textId="77777777" w:rsidTr="00A515C3">
        <w:tc>
          <w:tcPr>
            <w:tcW w:w="483" w:type="dxa"/>
            <w:hideMark/>
          </w:tcPr>
          <w:p w14:paraId="4EDCD097" w14:textId="77777777" w:rsidR="0023549F" w:rsidRPr="0023549F" w:rsidRDefault="0023549F" w:rsidP="0023549F">
            <w:pPr>
              <w:pStyle w:val="Body"/>
              <w:spacing w:after="0"/>
              <w:rPr>
                <w:rFonts w:ascii="Arial" w:hAnsi="Arial" w:cs="Arial"/>
                <w:sz w:val="20"/>
              </w:rPr>
            </w:pPr>
            <w:r w:rsidRPr="0023549F">
              <w:rPr>
                <w:rFonts w:ascii="Arial" w:hAnsi="Arial" w:cs="Arial"/>
                <w:sz w:val="20"/>
              </w:rPr>
              <w:t>10</w:t>
            </w:r>
          </w:p>
        </w:tc>
        <w:tc>
          <w:tcPr>
            <w:tcW w:w="0" w:type="auto"/>
            <w:hideMark/>
          </w:tcPr>
          <w:p w14:paraId="083B1E08"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10</w:t>
            </w:r>
          </w:p>
        </w:tc>
        <w:tc>
          <w:tcPr>
            <w:tcW w:w="0" w:type="auto"/>
            <w:hideMark/>
          </w:tcPr>
          <w:p w14:paraId="5EFBBEF8"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hideMark/>
          </w:tcPr>
          <w:p w14:paraId="7ADA146B" w14:textId="22DEEA9E" w:rsidR="0023549F" w:rsidRPr="0023549F" w:rsidRDefault="0023549F" w:rsidP="0023549F">
            <w:pPr>
              <w:pStyle w:val="Body"/>
              <w:spacing w:after="0"/>
              <w:rPr>
                <w:rFonts w:ascii="Arial" w:hAnsi="Arial" w:cs="Arial"/>
                <w:sz w:val="20"/>
              </w:rPr>
            </w:pPr>
            <w:r w:rsidRPr="0023549F">
              <w:rPr>
                <w:rFonts w:ascii="Arial" w:hAnsi="Arial" w:cs="Arial"/>
                <w:sz w:val="20"/>
              </w:rPr>
              <w:t>37</w:t>
            </w:r>
          </w:p>
        </w:tc>
        <w:tc>
          <w:tcPr>
            <w:tcW w:w="3651" w:type="dxa"/>
            <w:hideMark/>
          </w:tcPr>
          <w:p w14:paraId="1B4E5565" w14:textId="77777777" w:rsidR="0023549F" w:rsidRPr="0023549F" w:rsidRDefault="0023549F" w:rsidP="0023549F">
            <w:pPr>
              <w:pStyle w:val="Body"/>
              <w:spacing w:after="0"/>
              <w:rPr>
                <w:rFonts w:ascii="Arial" w:hAnsi="Arial" w:cs="Arial"/>
                <w:sz w:val="20"/>
              </w:rPr>
            </w:pPr>
            <w:r w:rsidRPr="0023549F">
              <w:rPr>
                <w:rFonts w:ascii="Arial" w:hAnsi="Arial" w:cs="Arial"/>
                <w:sz w:val="20"/>
              </w:rPr>
              <w:t>Staff K3</w:t>
            </w:r>
          </w:p>
        </w:tc>
        <w:tc>
          <w:tcPr>
            <w:tcW w:w="3969" w:type="dxa"/>
            <w:hideMark/>
          </w:tcPr>
          <w:p w14:paraId="272EB55F" w14:textId="77777777" w:rsidR="0023549F" w:rsidRPr="0023549F" w:rsidRDefault="0023549F" w:rsidP="0023549F">
            <w:pPr>
              <w:pStyle w:val="Body"/>
              <w:spacing w:after="0"/>
              <w:rPr>
                <w:rFonts w:ascii="Arial" w:hAnsi="Arial" w:cs="Arial"/>
                <w:sz w:val="20"/>
              </w:rPr>
            </w:pPr>
            <w:r w:rsidRPr="0023549F">
              <w:rPr>
                <w:rFonts w:ascii="Arial" w:hAnsi="Arial" w:cs="Arial"/>
                <w:sz w:val="20"/>
              </w:rPr>
              <w:t>8 Years</w:t>
            </w:r>
          </w:p>
        </w:tc>
      </w:tr>
      <w:tr w:rsidR="0023549F" w:rsidRPr="0023549F" w14:paraId="1735B352" w14:textId="77777777" w:rsidTr="00A515C3">
        <w:tc>
          <w:tcPr>
            <w:tcW w:w="483" w:type="dxa"/>
            <w:hideMark/>
          </w:tcPr>
          <w:p w14:paraId="40382F43" w14:textId="77777777" w:rsidR="0023549F" w:rsidRPr="0023549F" w:rsidRDefault="0023549F" w:rsidP="0023549F">
            <w:pPr>
              <w:pStyle w:val="Body"/>
              <w:spacing w:after="0"/>
              <w:rPr>
                <w:rFonts w:ascii="Arial" w:hAnsi="Arial" w:cs="Arial"/>
                <w:sz w:val="20"/>
              </w:rPr>
            </w:pPr>
            <w:r w:rsidRPr="0023549F">
              <w:rPr>
                <w:rFonts w:ascii="Arial" w:hAnsi="Arial" w:cs="Arial"/>
                <w:sz w:val="20"/>
              </w:rPr>
              <w:t>11</w:t>
            </w:r>
          </w:p>
        </w:tc>
        <w:tc>
          <w:tcPr>
            <w:tcW w:w="0" w:type="auto"/>
            <w:hideMark/>
          </w:tcPr>
          <w:p w14:paraId="4679E293"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11</w:t>
            </w:r>
          </w:p>
        </w:tc>
        <w:tc>
          <w:tcPr>
            <w:tcW w:w="0" w:type="auto"/>
            <w:hideMark/>
          </w:tcPr>
          <w:p w14:paraId="4CF5F4F2" w14:textId="77777777" w:rsidR="0023549F" w:rsidRPr="0023549F" w:rsidRDefault="0023549F" w:rsidP="0023549F">
            <w:pPr>
              <w:pStyle w:val="Body"/>
              <w:spacing w:after="0"/>
              <w:rPr>
                <w:rFonts w:ascii="Arial" w:hAnsi="Arial" w:cs="Arial"/>
                <w:sz w:val="20"/>
              </w:rPr>
            </w:pPr>
            <w:r w:rsidRPr="0023549F">
              <w:rPr>
                <w:rFonts w:ascii="Arial" w:hAnsi="Arial" w:cs="Arial"/>
                <w:sz w:val="20"/>
              </w:rPr>
              <w:t>Woman</w:t>
            </w:r>
          </w:p>
        </w:tc>
        <w:tc>
          <w:tcPr>
            <w:tcW w:w="895" w:type="dxa"/>
            <w:hideMark/>
          </w:tcPr>
          <w:p w14:paraId="12C2D610" w14:textId="5CDB8737" w:rsidR="0023549F" w:rsidRPr="0023549F" w:rsidRDefault="0023549F" w:rsidP="0023549F">
            <w:pPr>
              <w:pStyle w:val="Body"/>
              <w:spacing w:after="0"/>
              <w:rPr>
                <w:rFonts w:ascii="Arial" w:hAnsi="Arial" w:cs="Arial"/>
                <w:sz w:val="20"/>
              </w:rPr>
            </w:pPr>
            <w:r w:rsidRPr="0023549F">
              <w:rPr>
                <w:rFonts w:ascii="Arial" w:hAnsi="Arial" w:cs="Arial"/>
                <w:sz w:val="20"/>
              </w:rPr>
              <w:t>37</w:t>
            </w:r>
          </w:p>
        </w:tc>
        <w:tc>
          <w:tcPr>
            <w:tcW w:w="3651" w:type="dxa"/>
            <w:hideMark/>
          </w:tcPr>
          <w:p w14:paraId="579AD7BD" w14:textId="77777777" w:rsidR="0023549F" w:rsidRPr="0023549F" w:rsidRDefault="0023549F" w:rsidP="0023549F">
            <w:pPr>
              <w:pStyle w:val="Body"/>
              <w:spacing w:after="0"/>
              <w:rPr>
                <w:rFonts w:ascii="Arial" w:hAnsi="Arial" w:cs="Arial"/>
                <w:sz w:val="20"/>
              </w:rPr>
            </w:pPr>
            <w:r w:rsidRPr="0023549F">
              <w:rPr>
                <w:rFonts w:ascii="Arial" w:hAnsi="Arial" w:cs="Arial"/>
                <w:sz w:val="20"/>
              </w:rPr>
              <w:t>Environmental staff</w:t>
            </w:r>
          </w:p>
        </w:tc>
        <w:tc>
          <w:tcPr>
            <w:tcW w:w="3969" w:type="dxa"/>
            <w:hideMark/>
          </w:tcPr>
          <w:p w14:paraId="6A5342C7" w14:textId="77777777" w:rsidR="0023549F" w:rsidRPr="0023549F" w:rsidRDefault="0023549F" w:rsidP="0023549F">
            <w:pPr>
              <w:pStyle w:val="Body"/>
              <w:spacing w:after="0"/>
              <w:rPr>
                <w:rFonts w:ascii="Arial" w:hAnsi="Arial" w:cs="Arial"/>
                <w:sz w:val="20"/>
              </w:rPr>
            </w:pPr>
            <w:r w:rsidRPr="0023549F">
              <w:rPr>
                <w:rFonts w:ascii="Arial" w:hAnsi="Arial" w:cs="Arial"/>
                <w:sz w:val="20"/>
              </w:rPr>
              <w:t>9 Years</w:t>
            </w:r>
          </w:p>
        </w:tc>
      </w:tr>
      <w:tr w:rsidR="0023549F" w:rsidRPr="0023549F" w14:paraId="3E7330B1" w14:textId="77777777" w:rsidTr="00A515C3">
        <w:tc>
          <w:tcPr>
            <w:tcW w:w="483" w:type="dxa"/>
            <w:hideMark/>
          </w:tcPr>
          <w:p w14:paraId="022D2144" w14:textId="77777777" w:rsidR="0023549F" w:rsidRPr="0023549F" w:rsidRDefault="0023549F" w:rsidP="0023549F">
            <w:pPr>
              <w:pStyle w:val="Body"/>
              <w:spacing w:after="0"/>
              <w:rPr>
                <w:rFonts w:ascii="Arial" w:hAnsi="Arial" w:cs="Arial"/>
                <w:sz w:val="20"/>
              </w:rPr>
            </w:pPr>
            <w:r w:rsidRPr="0023549F">
              <w:rPr>
                <w:rFonts w:ascii="Arial" w:hAnsi="Arial" w:cs="Arial"/>
                <w:sz w:val="20"/>
              </w:rPr>
              <w:t>12</w:t>
            </w:r>
          </w:p>
        </w:tc>
        <w:tc>
          <w:tcPr>
            <w:tcW w:w="0" w:type="auto"/>
            <w:hideMark/>
          </w:tcPr>
          <w:p w14:paraId="1861E454"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12</w:t>
            </w:r>
          </w:p>
        </w:tc>
        <w:tc>
          <w:tcPr>
            <w:tcW w:w="0" w:type="auto"/>
            <w:hideMark/>
          </w:tcPr>
          <w:p w14:paraId="7E812DF3"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hideMark/>
          </w:tcPr>
          <w:p w14:paraId="3CCCC667" w14:textId="6CDF1E52" w:rsidR="0023549F" w:rsidRPr="0023549F" w:rsidRDefault="0023549F" w:rsidP="0023549F">
            <w:pPr>
              <w:pStyle w:val="Body"/>
              <w:spacing w:after="0"/>
              <w:rPr>
                <w:rFonts w:ascii="Arial" w:hAnsi="Arial" w:cs="Arial"/>
                <w:sz w:val="20"/>
              </w:rPr>
            </w:pPr>
            <w:r w:rsidRPr="0023549F">
              <w:rPr>
                <w:rFonts w:ascii="Arial" w:hAnsi="Arial" w:cs="Arial"/>
                <w:sz w:val="20"/>
              </w:rPr>
              <w:t>44</w:t>
            </w:r>
          </w:p>
        </w:tc>
        <w:tc>
          <w:tcPr>
            <w:tcW w:w="3651" w:type="dxa"/>
            <w:hideMark/>
          </w:tcPr>
          <w:p w14:paraId="16E43277"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Senior Technician</w:t>
            </w:r>
          </w:p>
        </w:tc>
        <w:tc>
          <w:tcPr>
            <w:tcW w:w="3969" w:type="dxa"/>
            <w:hideMark/>
          </w:tcPr>
          <w:p w14:paraId="4B70B8ED" w14:textId="77777777" w:rsidR="0023549F" w:rsidRPr="0023549F" w:rsidRDefault="0023549F" w:rsidP="0023549F">
            <w:pPr>
              <w:pStyle w:val="Body"/>
              <w:spacing w:after="0"/>
              <w:rPr>
                <w:rFonts w:ascii="Arial" w:hAnsi="Arial" w:cs="Arial"/>
                <w:sz w:val="20"/>
              </w:rPr>
            </w:pPr>
            <w:r w:rsidRPr="0023549F">
              <w:rPr>
                <w:rFonts w:ascii="Arial" w:hAnsi="Arial" w:cs="Arial"/>
                <w:sz w:val="20"/>
              </w:rPr>
              <w:t>15 Years</w:t>
            </w:r>
          </w:p>
        </w:tc>
      </w:tr>
      <w:tr w:rsidR="0023549F" w:rsidRPr="0023549F" w14:paraId="68BF6179" w14:textId="77777777" w:rsidTr="00A515C3">
        <w:tc>
          <w:tcPr>
            <w:tcW w:w="483" w:type="dxa"/>
            <w:hideMark/>
          </w:tcPr>
          <w:p w14:paraId="641FD2E9" w14:textId="77777777" w:rsidR="0023549F" w:rsidRPr="0023549F" w:rsidRDefault="0023549F" w:rsidP="0023549F">
            <w:pPr>
              <w:pStyle w:val="Body"/>
              <w:spacing w:after="0"/>
              <w:rPr>
                <w:rFonts w:ascii="Arial" w:hAnsi="Arial" w:cs="Arial"/>
                <w:sz w:val="20"/>
              </w:rPr>
            </w:pPr>
            <w:r w:rsidRPr="0023549F">
              <w:rPr>
                <w:rFonts w:ascii="Arial" w:hAnsi="Arial" w:cs="Arial"/>
                <w:sz w:val="20"/>
              </w:rPr>
              <w:t>13</w:t>
            </w:r>
          </w:p>
        </w:tc>
        <w:tc>
          <w:tcPr>
            <w:tcW w:w="0" w:type="auto"/>
            <w:hideMark/>
          </w:tcPr>
          <w:p w14:paraId="33EB21F7"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13</w:t>
            </w:r>
          </w:p>
        </w:tc>
        <w:tc>
          <w:tcPr>
            <w:tcW w:w="0" w:type="auto"/>
            <w:hideMark/>
          </w:tcPr>
          <w:p w14:paraId="5E82DB18"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hideMark/>
          </w:tcPr>
          <w:p w14:paraId="5D1C03CE" w14:textId="469B2BB8" w:rsidR="0023549F" w:rsidRPr="0023549F" w:rsidRDefault="0023549F" w:rsidP="0023549F">
            <w:pPr>
              <w:pStyle w:val="Body"/>
              <w:spacing w:after="0"/>
              <w:rPr>
                <w:rFonts w:ascii="Arial" w:hAnsi="Arial" w:cs="Arial"/>
                <w:sz w:val="20"/>
              </w:rPr>
            </w:pPr>
            <w:r w:rsidRPr="0023549F">
              <w:rPr>
                <w:rFonts w:ascii="Arial" w:hAnsi="Arial" w:cs="Arial"/>
                <w:sz w:val="20"/>
              </w:rPr>
              <w:t>43</w:t>
            </w:r>
          </w:p>
        </w:tc>
        <w:tc>
          <w:tcPr>
            <w:tcW w:w="3651" w:type="dxa"/>
            <w:hideMark/>
          </w:tcPr>
          <w:p w14:paraId="16CAD8BE"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Facility Maintenance Staff</w:t>
            </w:r>
          </w:p>
        </w:tc>
        <w:tc>
          <w:tcPr>
            <w:tcW w:w="3969" w:type="dxa"/>
            <w:hideMark/>
          </w:tcPr>
          <w:p w14:paraId="7EE9C1DE" w14:textId="77777777" w:rsidR="0023549F" w:rsidRPr="0023549F" w:rsidRDefault="0023549F" w:rsidP="0023549F">
            <w:pPr>
              <w:pStyle w:val="Body"/>
              <w:spacing w:after="0"/>
              <w:rPr>
                <w:rFonts w:ascii="Arial" w:hAnsi="Arial" w:cs="Arial"/>
                <w:sz w:val="20"/>
              </w:rPr>
            </w:pPr>
            <w:r w:rsidRPr="0023549F">
              <w:rPr>
                <w:rFonts w:ascii="Arial" w:hAnsi="Arial" w:cs="Arial"/>
                <w:sz w:val="20"/>
              </w:rPr>
              <w:t>14 Years</w:t>
            </w:r>
          </w:p>
        </w:tc>
      </w:tr>
      <w:tr w:rsidR="0023549F" w:rsidRPr="0023549F" w14:paraId="59FCEA2F" w14:textId="77777777" w:rsidTr="00A515C3">
        <w:tc>
          <w:tcPr>
            <w:tcW w:w="483" w:type="dxa"/>
            <w:tcBorders>
              <w:bottom w:val="nil"/>
            </w:tcBorders>
            <w:hideMark/>
          </w:tcPr>
          <w:p w14:paraId="110B5AAB" w14:textId="77777777" w:rsidR="0023549F" w:rsidRPr="0023549F" w:rsidRDefault="0023549F" w:rsidP="0023549F">
            <w:pPr>
              <w:pStyle w:val="Body"/>
              <w:spacing w:after="0"/>
              <w:rPr>
                <w:rFonts w:ascii="Arial" w:hAnsi="Arial" w:cs="Arial"/>
                <w:sz w:val="20"/>
              </w:rPr>
            </w:pPr>
            <w:r w:rsidRPr="0023549F">
              <w:rPr>
                <w:rFonts w:ascii="Arial" w:hAnsi="Arial" w:cs="Arial"/>
                <w:sz w:val="20"/>
              </w:rPr>
              <w:t>14</w:t>
            </w:r>
          </w:p>
        </w:tc>
        <w:tc>
          <w:tcPr>
            <w:tcW w:w="0" w:type="auto"/>
            <w:tcBorders>
              <w:bottom w:val="nil"/>
            </w:tcBorders>
            <w:hideMark/>
          </w:tcPr>
          <w:p w14:paraId="7BA20153"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14</w:t>
            </w:r>
          </w:p>
        </w:tc>
        <w:tc>
          <w:tcPr>
            <w:tcW w:w="0" w:type="auto"/>
            <w:tcBorders>
              <w:bottom w:val="nil"/>
            </w:tcBorders>
            <w:hideMark/>
          </w:tcPr>
          <w:p w14:paraId="1119B7A1" w14:textId="77777777" w:rsidR="0023549F" w:rsidRPr="0023549F" w:rsidRDefault="0023549F" w:rsidP="0023549F">
            <w:pPr>
              <w:pStyle w:val="Body"/>
              <w:spacing w:after="0"/>
              <w:rPr>
                <w:rFonts w:ascii="Arial" w:hAnsi="Arial" w:cs="Arial"/>
                <w:sz w:val="20"/>
              </w:rPr>
            </w:pPr>
            <w:r w:rsidRPr="0023549F">
              <w:rPr>
                <w:rFonts w:ascii="Arial" w:hAnsi="Arial" w:cs="Arial"/>
                <w:sz w:val="20"/>
              </w:rPr>
              <w:t>Woman</w:t>
            </w:r>
          </w:p>
        </w:tc>
        <w:tc>
          <w:tcPr>
            <w:tcW w:w="895" w:type="dxa"/>
            <w:tcBorders>
              <w:bottom w:val="nil"/>
            </w:tcBorders>
            <w:hideMark/>
          </w:tcPr>
          <w:p w14:paraId="22A65350" w14:textId="49E91C77" w:rsidR="0023549F" w:rsidRPr="0023549F" w:rsidRDefault="0023549F" w:rsidP="0023549F">
            <w:pPr>
              <w:pStyle w:val="Body"/>
              <w:spacing w:after="0"/>
              <w:rPr>
                <w:rFonts w:ascii="Arial" w:hAnsi="Arial" w:cs="Arial"/>
                <w:sz w:val="20"/>
              </w:rPr>
            </w:pPr>
            <w:r w:rsidRPr="0023549F">
              <w:rPr>
                <w:rFonts w:ascii="Arial" w:hAnsi="Arial" w:cs="Arial"/>
                <w:sz w:val="20"/>
              </w:rPr>
              <w:t>41</w:t>
            </w:r>
          </w:p>
        </w:tc>
        <w:tc>
          <w:tcPr>
            <w:tcW w:w="3651" w:type="dxa"/>
            <w:tcBorders>
              <w:bottom w:val="nil"/>
            </w:tcBorders>
            <w:hideMark/>
          </w:tcPr>
          <w:p w14:paraId="61D6E3E6"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Accounting Staff</w:t>
            </w:r>
          </w:p>
        </w:tc>
        <w:tc>
          <w:tcPr>
            <w:tcW w:w="3969" w:type="dxa"/>
            <w:tcBorders>
              <w:bottom w:val="nil"/>
            </w:tcBorders>
            <w:hideMark/>
          </w:tcPr>
          <w:p w14:paraId="0BF1E578" w14:textId="77777777" w:rsidR="0023549F" w:rsidRPr="0023549F" w:rsidRDefault="0023549F" w:rsidP="0023549F">
            <w:pPr>
              <w:pStyle w:val="Body"/>
              <w:spacing w:after="0"/>
              <w:rPr>
                <w:rFonts w:ascii="Arial" w:hAnsi="Arial" w:cs="Arial"/>
                <w:sz w:val="20"/>
              </w:rPr>
            </w:pPr>
            <w:r w:rsidRPr="0023549F">
              <w:rPr>
                <w:rFonts w:ascii="Arial" w:hAnsi="Arial" w:cs="Arial"/>
                <w:sz w:val="20"/>
              </w:rPr>
              <w:t>16 Years</w:t>
            </w:r>
          </w:p>
        </w:tc>
      </w:tr>
      <w:tr w:rsidR="0023549F" w:rsidRPr="0023549F" w14:paraId="21A5216F" w14:textId="77777777" w:rsidTr="00A515C3">
        <w:tc>
          <w:tcPr>
            <w:tcW w:w="483" w:type="dxa"/>
            <w:tcBorders>
              <w:top w:val="nil"/>
              <w:bottom w:val="single" w:sz="4" w:space="0" w:color="auto"/>
            </w:tcBorders>
            <w:hideMark/>
          </w:tcPr>
          <w:p w14:paraId="56B0F2C0" w14:textId="77777777" w:rsidR="0023549F" w:rsidRPr="0023549F" w:rsidRDefault="0023549F" w:rsidP="0023549F">
            <w:pPr>
              <w:pStyle w:val="Body"/>
              <w:spacing w:after="0"/>
              <w:rPr>
                <w:rFonts w:ascii="Arial" w:hAnsi="Arial" w:cs="Arial"/>
                <w:sz w:val="20"/>
              </w:rPr>
            </w:pPr>
            <w:r w:rsidRPr="0023549F">
              <w:rPr>
                <w:rFonts w:ascii="Arial" w:hAnsi="Arial" w:cs="Arial"/>
                <w:sz w:val="20"/>
              </w:rPr>
              <w:t>15</w:t>
            </w:r>
          </w:p>
        </w:tc>
        <w:tc>
          <w:tcPr>
            <w:tcW w:w="0" w:type="auto"/>
            <w:tcBorders>
              <w:top w:val="nil"/>
              <w:bottom w:val="single" w:sz="4" w:space="0" w:color="auto"/>
            </w:tcBorders>
            <w:hideMark/>
          </w:tcPr>
          <w:p w14:paraId="5D5D9C3F" w14:textId="77777777" w:rsidR="0023549F" w:rsidRPr="0023549F" w:rsidRDefault="0023549F" w:rsidP="0023549F">
            <w:pPr>
              <w:pStyle w:val="Body"/>
              <w:spacing w:after="0"/>
              <w:rPr>
                <w:rFonts w:ascii="Arial" w:hAnsi="Arial" w:cs="Arial"/>
                <w:sz w:val="20"/>
              </w:rPr>
            </w:pPr>
            <w:r w:rsidRPr="0023549F">
              <w:rPr>
                <w:rFonts w:ascii="Arial" w:hAnsi="Arial" w:cs="Arial"/>
                <w:sz w:val="20"/>
              </w:rPr>
              <w:t>NS15</w:t>
            </w:r>
          </w:p>
        </w:tc>
        <w:tc>
          <w:tcPr>
            <w:tcW w:w="0" w:type="auto"/>
            <w:tcBorders>
              <w:top w:val="nil"/>
              <w:bottom w:val="single" w:sz="4" w:space="0" w:color="auto"/>
            </w:tcBorders>
            <w:hideMark/>
          </w:tcPr>
          <w:p w14:paraId="6B3FF753" w14:textId="77777777" w:rsidR="0023549F" w:rsidRPr="0023549F" w:rsidRDefault="0023549F" w:rsidP="0023549F">
            <w:pPr>
              <w:pStyle w:val="Body"/>
              <w:spacing w:after="0"/>
              <w:rPr>
                <w:rFonts w:ascii="Arial" w:hAnsi="Arial" w:cs="Arial"/>
                <w:sz w:val="20"/>
              </w:rPr>
            </w:pPr>
            <w:r w:rsidRPr="0023549F">
              <w:rPr>
                <w:rFonts w:ascii="Arial" w:hAnsi="Arial" w:cs="Arial"/>
                <w:sz w:val="20"/>
              </w:rPr>
              <w:t>Man</w:t>
            </w:r>
          </w:p>
        </w:tc>
        <w:tc>
          <w:tcPr>
            <w:tcW w:w="895" w:type="dxa"/>
            <w:tcBorders>
              <w:top w:val="nil"/>
              <w:bottom w:val="single" w:sz="4" w:space="0" w:color="auto"/>
            </w:tcBorders>
            <w:hideMark/>
          </w:tcPr>
          <w:p w14:paraId="10000E36" w14:textId="0EF5ED48" w:rsidR="0023549F" w:rsidRPr="0023549F" w:rsidRDefault="0023549F" w:rsidP="0023549F">
            <w:pPr>
              <w:pStyle w:val="Body"/>
              <w:spacing w:after="0"/>
              <w:rPr>
                <w:rFonts w:ascii="Arial" w:hAnsi="Arial" w:cs="Arial"/>
                <w:sz w:val="20"/>
              </w:rPr>
            </w:pPr>
            <w:r w:rsidRPr="0023549F">
              <w:rPr>
                <w:rFonts w:ascii="Arial" w:hAnsi="Arial" w:cs="Arial"/>
                <w:sz w:val="20"/>
              </w:rPr>
              <w:t>38</w:t>
            </w:r>
          </w:p>
        </w:tc>
        <w:tc>
          <w:tcPr>
            <w:tcW w:w="3651" w:type="dxa"/>
            <w:tcBorders>
              <w:top w:val="nil"/>
              <w:bottom w:val="single" w:sz="4" w:space="0" w:color="auto"/>
            </w:tcBorders>
            <w:hideMark/>
          </w:tcPr>
          <w:p w14:paraId="6D2DE630" w14:textId="77777777" w:rsidR="0023549F" w:rsidRPr="0023549F" w:rsidRDefault="0023549F" w:rsidP="0023549F">
            <w:pPr>
              <w:pStyle w:val="Body"/>
              <w:spacing w:after="0"/>
              <w:rPr>
                <w:rFonts w:ascii="Arial" w:hAnsi="Arial" w:cs="Arial"/>
                <w:sz w:val="20"/>
              </w:rPr>
            </w:pPr>
            <w:r w:rsidRPr="0023549F">
              <w:rPr>
                <w:rFonts w:ascii="Arial" w:hAnsi="Arial" w:cs="Arial"/>
                <w:sz w:val="20"/>
                <w:lang w:val="en-ID"/>
              </w:rPr>
              <w:t>Project Planning Staff</w:t>
            </w:r>
          </w:p>
        </w:tc>
        <w:tc>
          <w:tcPr>
            <w:tcW w:w="3969" w:type="dxa"/>
            <w:tcBorders>
              <w:top w:val="nil"/>
              <w:bottom w:val="single" w:sz="4" w:space="0" w:color="auto"/>
            </w:tcBorders>
            <w:hideMark/>
          </w:tcPr>
          <w:p w14:paraId="14E49E99" w14:textId="77777777" w:rsidR="0023549F" w:rsidRPr="0023549F" w:rsidRDefault="0023549F" w:rsidP="0023549F">
            <w:pPr>
              <w:pStyle w:val="Body"/>
              <w:spacing w:after="0"/>
              <w:rPr>
                <w:rFonts w:ascii="Arial" w:hAnsi="Arial" w:cs="Arial"/>
                <w:sz w:val="20"/>
              </w:rPr>
            </w:pPr>
            <w:r w:rsidRPr="0023549F">
              <w:rPr>
                <w:rFonts w:ascii="Arial" w:hAnsi="Arial" w:cs="Arial"/>
                <w:sz w:val="20"/>
              </w:rPr>
              <w:t>8 Years</w:t>
            </w:r>
          </w:p>
        </w:tc>
      </w:tr>
    </w:tbl>
    <w:p w14:paraId="09CBDF8C" w14:textId="77777777" w:rsidR="0023549F" w:rsidRDefault="0023549F" w:rsidP="00441B6F">
      <w:pPr>
        <w:pStyle w:val="Head1"/>
        <w:spacing w:after="0"/>
        <w:jc w:val="both"/>
        <w:rPr>
          <w:rFonts w:ascii="Arial" w:hAnsi="Arial" w:cs="Arial"/>
        </w:rPr>
      </w:pPr>
    </w:p>
    <w:p w14:paraId="6EC6E08D" w14:textId="413ADA0C"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EA1767C" w14:textId="77777777" w:rsidR="00790ADA" w:rsidRPr="00FB3A86" w:rsidRDefault="00790ADA" w:rsidP="00441B6F">
      <w:pPr>
        <w:pStyle w:val="Head1"/>
        <w:spacing w:after="0"/>
        <w:jc w:val="both"/>
        <w:rPr>
          <w:rFonts w:ascii="Arial" w:hAnsi="Arial" w:cs="Arial"/>
        </w:rPr>
      </w:pPr>
    </w:p>
    <w:p w14:paraId="12379A3A" w14:textId="040FA771" w:rsidR="0023549F" w:rsidRDefault="00023699"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Pr>
          <w:rFonts w:ascii="Arial" w:hAnsi="Arial" w:cs="Arial"/>
          <w:b/>
          <w:sz w:val="22"/>
        </w:rPr>
        <w:t>Result</w:t>
      </w:r>
    </w:p>
    <w:p w14:paraId="113C5CFB" w14:textId="611D4A7D" w:rsidR="00023699" w:rsidRDefault="00023699" w:rsidP="00023699">
      <w:pPr>
        <w:pStyle w:val="Body"/>
        <w:spacing w:after="0"/>
        <w:rPr>
          <w:rFonts w:ascii="Arial" w:hAnsi="Arial" w:cs="Arial"/>
        </w:rPr>
      </w:pPr>
      <w:r>
        <w:rPr>
          <w:rFonts w:ascii="Arial" w:hAnsi="Arial" w:cs="Arial"/>
          <w:b/>
          <w:u w:val="single"/>
        </w:rPr>
        <w:t>3</w:t>
      </w:r>
      <w:r w:rsidRPr="00902823">
        <w:rPr>
          <w:rFonts w:ascii="Arial" w:hAnsi="Arial" w:cs="Arial"/>
          <w:b/>
          <w:u w:val="single"/>
        </w:rPr>
        <w:t xml:space="preserve">.1.1 </w:t>
      </w:r>
      <w:r w:rsidRPr="00023699">
        <w:rPr>
          <w:rFonts w:ascii="Arial" w:hAnsi="Arial" w:cs="Arial"/>
          <w:b/>
          <w:u w:val="single"/>
        </w:rPr>
        <w:t xml:space="preserve">Factors Affecting Employee Job Satisfaction at PT. </w:t>
      </w:r>
      <w:proofErr w:type="spellStart"/>
      <w:r w:rsidRPr="00023699">
        <w:rPr>
          <w:rFonts w:ascii="Arial" w:hAnsi="Arial" w:cs="Arial"/>
          <w:b/>
          <w:u w:val="single"/>
        </w:rPr>
        <w:t>Tanjungenim</w:t>
      </w:r>
      <w:proofErr w:type="spellEnd"/>
      <w:r w:rsidRPr="00023699">
        <w:rPr>
          <w:rFonts w:ascii="Arial" w:hAnsi="Arial" w:cs="Arial"/>
          <w:b/>
          <w:u w:val="single"/>
        </w:rPr>
        <w:t xml:space="preserve"> Lestari</w:t>
      </w:r>
      <w:r w:rsidRPr="00FB3A86">
        <w:rPr>
          <w:rFonts w:ascii="Arial" w:hAnsi="Arial" w:cs="Arial"/>
        </w:rPr>
        <w:t xml:space="preserve"> </w:t>
      </w:r>
    </w:p>
    <w:p w14:paraId="5B7E8E04" w14:textId="1DBCA618" w:rsidR="00023699" w:rsidRPr="00023699" w:rsidRDefault="00023699" w:rsidP="00023699">
      <w:pPr>
        <w:pStyle w:val="Body"/>
        <w:spacing w:after="0"/>
        <w:rPr>
          <w:rFonts w:ascii="Arial" w:hAnsi="Arial" w:cs="Arial"/>
        </w:rPr>
      </w:pPr>
      <w:r w:rsidRPr="00023699">
        <w:rPr>
          <w:rFonts w:ascii="Arial" w:hAnsi="Arial" w:cs="Arial"/>
          <w:lang w:val="en-ID"/>
        </w:rPr>
        <w:t xml:space="preserve">Employee job satisfaction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 is mainly influenced by financial factors, career, work environment, and social relationships. Based on the interview results, the main motivation for employees to join and stay in the company is a decent salary and clear career opportunities. This is confirmed by NS1 which states, </w:t>
      </w:r>
      <w:r w:rsidRPr="00023699">
        <w:rPr>
          <w:rFonts w:ascii="Arial" w:hAnsi="Arial" w:cs="Arial"/>
          <w:i/>
          <w:iCs/>
          <w:lang w:val="en-ID"/>
        </w:rPr>
        <w:t>"... his move to PT. TEL is motivated by a desire to pursue a better career and a salary increase."</w:t>
      </w:r>
      <w:r w:rsidRPr="00023699">
        <w:rPr>
          <w:rFonts w:ascii="Arial" w:hAnsi="Arial" w:cs="Arial"/>
          <w:lang w:val="en-ID"/>
        </w:rPr>
        <w:t xml:space="preserve"> Financial factors are proven to serve not only as material incentives, but also as psychological stimuli that create a sense of security. NS6 added, </w:t>
      </w:r>
      <w:r w:rsidRPr="00023699">
        <w:rPr>
          <w:rFonts w:ascii="Arial" w:hAnsi="Arial" w:cs="Arial"/>
          <w:i/>
          <w:iCs/>
          <w:lang w:val="en-ID"/>
        </w:rPr>
        <w:t>"If the salary is alhamdulillah, above the UMR... "The company is never late for payment."</w:t>
      </w:r>
      <w:r w:rsidRPr="00023699">
        <w:rPr>
          <w:rFonts w:ascii="Arial" w:hAnsi="Arial" w:cs="Arial"/>
          <w:lang w:val="en-ID"/>
        </w:rPr>
        <w:t xml:space="preserve"> This condition shows that financial certainty increases employee satisfaction and loyalty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Robbins","given":"Stephen P","non-dropping-particle":"","parse-names":false,"suffix":""},{"dropping-particle":"","family":"Judge","given":"A Timothy A","non-dropping-particle":"","parse-names":false,"suffix":""}],"id":"ITEM-1","issued":{"date-parts":[["2019"]]},"publisher":"Pearson Education","publisher-place":"New York","title":"Organizational Behavior (18th ed)","type":"book"},"uris":["http://www.mendeley.com/documents/?uuid=0f9661ad-072c-4323-9132-b0ebbf38f39c"]}],"mendeley":{"formattedCitation":"(Robbins &amp; Judge, 2019)","plainTextFormattedCitation":"(Robbins &amp; Judge, 2019)","previouslyFormattedCitation":"[2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Robbins &amp; Judge, 2019).</w:t>
      </w:r>
      <w:r w:rsidRPr="00023699">
        <w:rPr>
          <w:rFonts w:ascii="Arial" w:hAnsi="Arial" w:cs="Arial"/>
        </w:rPr>
        <w:fldChar w:fldCharType="end"/>
      </w:r>
      <w:r w:rsidRPr="00023699">
        <w:rPr>
          <w:rFonts w:ascii="Arial" w:hAnsi="Arial" w:cs="Arial"/>
          <w:lang w:val="en-ID"/>
        </w:rPr>
        <w:t xml:space="preserve"> </w:t>
      </w:r>
    </w:p>
    <w:p w14:paraId="247CDCB7" w14:textId="3D404BD4" w:rsidR="00023699" w:rsidRPr="00023699" w:rsidRDefault="00023699" w:rsidP="00023699">
      <w:pPr>
        <w:pStyle w:val="Body"/>
        <w:spacing w:after="0"/>
        <w:rPr>
          <w:rFonts w:ascii="Arial" w:hAnsi="Arial" w:cs="Arial"/>
        </w:rPr>
      </w:pPr>
      <w:r w:rsidRPr="00023699">
        <w:rPr>
          <w:rFonts w:ascii="Arial" w:hAnsi="Arial" w:cs="Arial"/>
          <w:lang w:val="en-ID"/>
        </w:rPr>
        <w:t xml:space="preserve">In addition, the proximity of the work location to the residence is an important factor. Employees feel more comfortable and have a good life balance due to the short commute time. NS2 said, </w:t>
      </w:r>
      <w:r w:rsidRPr="00023699">
        <w:rPr>
          <w:rFonts w:ascii="Arial" w:hAnsi="Arial" w:cs="Arial"/>
          <w:i/>
          <w:iCs/>
          <w:lang w:val="en-ID"/>
        </w:rPr>
        <w:t>"Due to the company's proximity to my home... The benefits are also as expected."</w:t>
      </w:r>
      <w:r w:rsidRPr="00023699">
        <w:rPr>
          <w:rFonts w:ascii="Arial" w:hAnsi="Arial" w:cs="Arial"/>
          <w:lang w:val="en-ID"/>
        </w:rPr>
        <w:t xml:space="preserve"> NS4 also added, </w:t>
      </w:r>
      <w:r w:rsidRPr="00023699">
        <w:rPr>
          <w:rFonts w:ascii="Arial" w:hAnsi="Arial" w:cs="Arial"/>
          <w:i/>
          <w:iCs/>
          <w:lang w:val="en-ID"/>
        </w:rPr>
        <w:t>"I'm originally here so feel at home."</w:t>
      </w:r>
      <w:r w:rsidRPr="00023699">
        <w:rPr>
          <w:rFonts w:ascii="Arial" w:hAnsi="Arial" w:cs="Arial"/>
          <w:lang w:val="en-ID"/>
        </w:rPr>
        <w:t xml:space="preserve"> The proximity of the location has been proven to strengthen the emotional attachment of employees to the Company </w:t>
      </w:r>
      <w:r w:rsidRPr="00023699">
        <w:rPr>
          <w:rFonts w:ascii="Arial" w:hAnsi="Arial" w:cs="Arial"/>
          <w:lang w:val="en-ID"/>
        </w:rPr>
        <w:fldChar w:fldCharType="begin" w:fldLock="1"/>
      </w:r>
      <w:r w:rsidRPr="00023699">
        <w:rPr>
          <w:rFonts w:ascii="Arial" w:hAnsi="Arial" w:cs="Arial"/>
          <w:lang w:val="en-ID"/>
        </w:rPr>
        <w:instrText>ADDIN CSL_CITATION {"citationItems":[{"id":"ITEM-1","itemData":{"ISBN":"9795264915","author":[{"dropping-particle":"","family":"Hasibuan","given":"Malayu S P","non-dropping-particle":"","parse-names":false,"suffix":""}],"id":"ITEM-1","issued":{"date-parts":[["2016"]]},"publisher":"Bumi aksara","title":"Manajemen sumber daya manusia","type":"book"},"uris":["http://www.mendeley.com/documents/?uuid=1b0aa73e-c434-4e27-8169-6f054726f650"]}],"mendeley":{"formattedCitation":"(Hasibuan, 2016)","plainTextFormattedCitation":"(Hasibuan, 2016)","previouslyFormattedCitation":"[23]"},"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Hasibuan, 2016).</w:t>
      </w:r>
      <w:r w:rsidRPr="00023699">
        <w:rPr>
          <w:rFonts w:ascii="Arial" w:hAnsi="Arial" w:cs="Arial"/>
        </w:rPr>
        <w:fldChar w:fldCharType="end"/>
      </w:r>
      <w:r w:rsidRPr="00023699">
        <w:rPr>
          <w:rFonts w:ascii="Arial" w:hAnsi="Arial" w:cs="Arial"/>
          <w:lang w:val="en-ID"/>
        </w:rPr>
        <w:t xml:space="preserve"> </w:t>
      </w:r>
    </w:p>
    <w:p w14:paraId="6782B446" w14:textId="39BC193C" w:rsidR="00023699" w:rsidRPr="00023699" w:rsidRDefault="00023699" w:rsidP="00023699">
      <w:pPr>
        <w:pStyle w:val="Body"/>
        <w:spacing w:after="0"/>
        <w:rPr>
          <w:rFonts w:ascii="Arial" w:hAnsi="Arial" w:cs="Arial"/>
        </w:rPr>
      </w:pPr>
      <w:r w:rsidRPr="00023699">
        <w:rPr>
          <w:rFonts w:ascii="Arial" w:hAnsi="Arial" w:cs="Arial"/>
          <w:lang w:val="en-ID"/>
        </w:rPr>
        <w:t xml:space="preserve">Another factor that plays a role is the availability of company facilities, such as housing, children's schools, sports facilities, and health services. NS3 said, </w:t>
      </w:r>
      <w:r w:rsidRPr="00023699">
        <w:rPr>
          <w:rFonts w:ascii="Arial" w:hAnsi="Arial" w:cs="Arial"/>
          <w:i/>
          <w:iCs/>
          <w:lang w:val="en-ID"/>
        </w:rPr>
        <w:t>"We are given jogging tracks in residential areas, tennis courts, basketball, swimming pools all exist."</w:t>
      </w:r>
      <w:r w:rsidRPr="00023699">
        <w:rPr>
          <w:rFonts w:ascii="Arial" w:hAnsi="Arial" w:cs="Arial"/>
          <w:lang w:val="en-ID"/>
        </w:rPr>
        <w:t xml:space="preserve"> The facility not only supports physical well-being, but also strengthens social interaction between employees. NS4 emphasized, </w:t>
      </w:r>
      <w:r w:rsidRPr="00023699">
        <w:rPr>
          <w:rFonts w:ascii="Arial" w:hAnsi="Arial" w:cs="Arial"/>
          <w:i/>
          <w:iCs/>
          <w:lang w:val="en-ID"/>
        </w:rPr>
        <w:t>"Free medical facilities are very helpful, schools for children are also available."</w:t>
      </w:r>
      <w:r w:rsidRPr="00023699">
        <w:rPr>
          <w:rFonts w:ascii="Arial" w:hAnsi="Arial" w:cs="Arial"/>
          <w:lang w:val="en-ID"/>
        </w:rPr>
        <w:t xml:space="preserve"> This is in line with the view </w:t>
      </w:r>
      <w:r w:rsidRPr="00023699">
        <w:rPr>
          <w:rFonts w:ascii="Arial" w:hAnsi="Arial" w:cs="Arial"/>
          <w:lang w:val="en-ID"/>
        </w:rPr>
        <w:fldChar w:fldCharType="begin" w:fldLock="1"/>
      </w:r>
      <w:r w:rsidRPr="00023699">
        <w:rPr>
          <w:rFonts w:ascii="Arial" w:hAnsi="Arial" w:cs="Arial"/>
          <w:lang w:val="en-ID"/>
        </w:rPr>
        <w:instrText>ADDIN CSL_CITATION {"citationItems":[{"id":"ITEM-1","itemData":{"ISBN":"9780136708582","author":[{"dropping-particle":"","family":"Kotler","given":"P","non-dropping-particle":"","parse-names":false,"suffix":""},{"dropping-particle":"","family":"Armstrong","given":"G","non-dropping-particle":"","parse-names":false,"suffix":""}],"id":"ITEM-1","issued":{"date-parts":[["2020"]]},"publisher":"Pearson Education","title":"Principles of Marketing","type":"book"},"suppress-author":1,"uris":["http://www.mendeley.com/documents/?uuid=bd57bf25-c9d9-4a73-83f2-445ce259d909"]}],"mendeley":{"formattedCitation":"(2020)","manualFormatting":" Kotler &amp; Armstrong (2020)","plainTextFormattedCitation":"(2020)","previouslyFormattedCitation":"[2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of Kotler &amp; Armstrong (2020)</w:t>
      </w:r>
      <w:r w:rsidRPr="00023699">
        <w:rPr>
          <w:rFonts w:ascii="Arial" w:hAnsi="Arial" w:cs="Arial"/>
        </w:rPr>
        <w:fldChar w:fldCharType="end"/>
      </w:r>
      <w:r w:rsidRPr="00023699">
        <w:rPr>
          <w:rFonts w:ascii="Arial" w:hAnsi="Arial" w:cs="Arial"/>
          <w:lang w:val="en-ID"/>
        </w:rPr>
        <w:t xml:space="preserve"> that employee well-being increases organizational motivation and engagement.</w:t>
      </w:r>
    </w:p>
    <w:p w14:paraId="7F06DDCC" w14:textId="07B860B1" w:rsidR="00023699" w:rsidRPr="00023699" w:rsidRDefault="00023699" w:rsidP="00023699">
      <w:pPr>
        <w:pStyle w:val="Body"/>
        <w:spacing w:after="0"/>
        <w:rPr>
          <w:rFonts w:ascii="Arial" w:hAnsi="Arial" w:cs="Arial"/>
        </w:rPr>
      </w:pPr>
      <w:r w:rsidRPr="00023699">
        <w:rPr>
          <w:rFonts w:ascii="Arial" w:hAnsi="Arial" w:cs="Arial"/>
          <w:lang w:val="en-ID"/>
        </w:rPr>
        <w:t xml:space="preserve">Job satisfaction is also influenced by a supportive and inclusive work environment. Good social relationships make the work atmosphere harmonious. NS4 said, </w:t>
      </w:r>
      <w:r w:rsidRPr="00023699">
        <w:rPr>
          <w:rFonts w:ascii="Arial" w:hAnsi="Arial" w:cs="Arial"/>
          <w:i/>
          <w:iCs/>
          <w:lang w:val="en-ID"/>
        </w:rPr>
        <w:t>"The work environment is good... support and tolerance are strong."</w:t>
      </w:r>
      <w:r w:rsidRPr="00023699">
        <w:rPr>
          <w:rFonts w:ascii="Arial" w:hAnsi="Arial" w:cs="Arial"/>
          <w:lang w:val="en-ID"/>
        </w:rPr>
        <w:t xml:space="preserve"> Relationships between colleagues who help each other also strengthen work morale, as NS7 said, </w:t>
      </w:r>
      <w:r w:rsidRPr="00023699">
        <w:rPr>
          <w:rFonts w:ascii="Arial" w:hAnsi="Arial" w:cs="Arial"/>
          <w:i/>
          <w:iCs/>
          <w:lang w:val="en-ID"/>
        </w:rPr>
        <w:t>"Work friends are also fun, helping each other. It's a relaxed but productive work environment."</w:t>
      </w:r>
    </w:p>
    <w:p w14:paraId="215C26DD" w14:textId="29DEE3EC" w:rsidR="00023699" w:rsidRPr="00023699" w:rsidRDefault="00023699" w:rsidP="00023699">
      <w:pPr>
        <w:pStyle w:val="Body"/>
        <w:spacing w:after="0"/>
        <w:rPr>
          <w:rFonts w:ascii="Arial" w:hAnsi="Arial" w:cs="Arial"/>
        </w:rPr>
      </w:pPr>
      <w:r w:rsidRPr="00023699">
        <w:rPr>
          <w:rFonts w:ascii="Arial" w:hAnsi="Arial" w:cs="Arial"/>
          <w:lang w:val="en-ID"/>
        </w:rPr>
        <w:t xml:space="preserve">Additionally, the fit between the </w:t>
      </w:r>
      <w:proofErr w:type="spellStart"/>
      <w:r w:rsidRPr="00023699">
        <w:rPr>
          <w:rFonts w:ascii="Arial" w:hAnsi="Arial" w:cs="Arial"/>
          <w:lang w:val="en-ID"/>
        </w:rPr>
        <w:t>jobdesk</w:t>
      </w:r>
      <w:proofErr w:type="spellEnd"/>
      <w:r w:rsidRPr="00023699">
        <w:rPr>
          <w:rFonts w:ascii="Arial" w:hAnsi="Arial" w:cs="Arial"/>
          <w:lang w:val="en-ID"/>
        </w:rPr>
        <w:t xml:space="preserve"> and the expertise background increases confidence and intrinsic motivation. NS5 revealed, </w:t>
      </w:r>
      <w:r w:rsidRPr="00023699">
        <w:rPr>
          <w:rFonts w:ascii="Arial" w:hAnsi="Arial" w:cs="Arial"/>
          <w:i/>
          <w:iCs/>
          <w:lang w:val="en-ID"/>
        </w:rPr>
        <w:t>"I used to study Mechanical Engineering, now I work in the engineering department, so it's really fitting."</w:t>
      </w:r>
      <w:r w:rsidRPr="00023699">
        <w:rPr>
          <w:rFonts w:ascii="Arial" w:hAnsi="Arial" w:cs="Arial"/>
          <w:lang w:val="en-ID"/>
        </w:rPr>
        <w:t xml:space="preserve"> The same thing was expressed by NS8, </w:t>
      </w:r>
      <w:r w:rsidRPr="00023699">
        <w:rPr>
          <w:rFonts w:ascii="Arial" w:hAnsi="Arial" w:cs="Arial"/>
          <w:i/>
          <w:iCs/>
          <w:lang w:val="en-ID"/>
        </w:rPr>
        <w:t>"I am in electrical system maintenance, fitting with an electrical engineering background."</w:t>
      </w:r>
      <w:r w:rsidRPr="00023699">
        <w:rPr>
          <w:rFonts w:ascii="Arial" w:hAnsi="Arial" w:cs="Arial"/>
          <w:lang w:val="en-ID"/>
        </w:rPr>
        <w:t xml:space="preserve"> This conformity creates satisfaction because work is considered meaningful and relevant </w:t>
      </w:r>
      <w:r w:rsidRPr="00023699">
        <w:rPr>
          <w:rFonts w:ascii="Arial" w:hAnsi="Arial" w:cs="Arial"/>
          <w:lang w:val="en-ID"/>
        </w:rPr>
        <w:fldChar w:fldCharType="begin" w:fldLock="1"/>
      </w:r>
      <w:r w:rsidRPr="00023699">
        <w:rPr>
          <w:rFonts w:ascii="Arial" w:hAnsi="Arial" w:cs="Arial"/>
          <w:lang w:val="en-ID"/>
        </w:rPr>
        <w:instrText>ADDIN CSL_CITATION {"citationItems":[{"id":"ITEM-1","itemData":{"ISBN":"1648021271","author":[{"dropping-particle":"","family":"Luthans","given":"Fred","non-dropping-particle":"","parse-names":false,"suffix":""},{"dropping-particle":"","family":"Luthans","given":"Brett C","non-dropping-particle":"","parse-names":false,"suffix":""},{"dropping-particle":"","family":"Luthans","given":"Kyle W","non-dropping-particle":"","parse-names":false,"suffix":""}],"id":"ITEM-1","issued":{"date-parts":[["2021"]]},"publisher":"IAP","title":"Organizational behavior: An evidence-based approach fourteenth edition","type":"book"},"uris":["http://www.mendeley.com/documents/?uuid=54f06633-4c69-3cfa-a022-ce0e0cee5e1d"]}],"mendeley":{"formattedCitation":"(Luthans et al., 2021)","plainTextFormattedCitation":"(Luthans et al., 2021)","previouslyFormattedCitation":"[2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Luthans et al., 2021).</w:t>
      </w:r>
      <w:r w:rsidRPr="00023699">
        <w:rPr>
          <w:rFonts w:ascii="Arial" w:hAnsi="Arial" w:cs="Arial"/>
        </w:rPr>
        <w:fldChar w:fldCharType="end"/>
      </w:r>
      <w:r w:rsidRPr="00023699">
        <w:rPr>
          <w:rFonts w:ascii="Arial" w:hAnsi="Arial" w:cs="Arial"/>
          <w:lang w:val="en-ID"/>
        </w:rPr>
        <w:t xml:space="preserve"> </w:t>
      </w:r>
    </w:p>
    <w:p w14:paraId="5F337FDC" w14:textId="0229F682" w:rsidR="00023699" w:rsidRPr="00023699" w:rsidRDefault="00023699" w:rsidP="00023699">
      <w:pPr>
        <w:pStyle w:val="Body"/>
        <w:spacing w:after="0"/>
        <w:rPr>
          <w:rFonts w:ascii="Arial" w:hAnsi="Arial" w:cs="Arial"/>
        </w:rPr>
      </w:pPr>
      <w:r w:rsidRPr="00023699">
        <w:rPr>
          <w:rFonts w:ascii="Arial" w:hAnsi="Arial" w:cs="Arial"/>
          <w:lang w:val="en-ID"/>
        </w:rPr>
        <w:t xml:space="preserve">A good relationship with your boss is also an important factor. NS7 said, </w:t>
      </w:r>
      <w:r w:rsidRPr="00023699">
        <w:rPr>
          <w:rFonts w:ascii="Arial" w:hAnsi="Arial" w:cs="Arial"/>
          <w:i/>
          <w:iCs/>
          <w:lang w:val="en-ID"/>
        </w:rPr>
        <w:t>"My relationship with my boss so far is okay... "A lot of times it makes the job easier."</w:t>
      </w:r>
      <w:r w:rsidRPr="00023699">
        <w:rPr>
          <w:rFonts w:ascii="Arial" w:hAnsi="Arial" w:cs="Arial"/>
          <w:lang w:val="en-ID"/>
        </w:rPr>
        <w:t xml:space="preserve"> Participatory leadership creates an egalitarian work climate and increases satisfaction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048-3486","author":[{"dropping-particle":"","family":"Yukl","given":"Gary","non-dropping-particle":"","parse-names":false,"suffix":""},{"dropping-particle":"","family":"Mahsud","given":"Rubina","non-dropping-particle":"","parse-names":false,"suffix":""},{"dropping-particle":"","family":"Prussia","given":"Gregory","non-dropping-particle":"","parse-names":false,"suffix":""},{"dropping-particle":"","family":"Hassan","given":"Shahidul","non-dropping-particle":"","parse-names":false,"suffix":""}],"container-title":"Personnel Review","id":"ITEM-1","issue":"3","issued":{"date-parts":[["2019"]]},"page":"774-783","publisher":"Emerald Publishing Limited","title":"Effectiveness of broad and specific leadership behaviors","type":"article-journal","volume":"48"},"uris":["http://www.mendeley.com/documents/?uuid=f722ac9d-eee7-41ad-932b-3dfb660162db"]}],"mendeley":{"formattedCitation":"(Yukl et al., 2019)","plainTextFormattedCitation":"(Yukl et al., 2019)","previouslyFormattedCitation":"[2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Yukl et al., 2019).</w:t>
      </w:r>
      <w:r w:rsidRPr="00023699">
        <w:rPr>
          <w:rFonts w:ascii="Arial" w:hAnsi="Arial" w:cs="Arial"/>
        </w:rPr>
        <w:fldChar w:fldCharType="end"/>
      </w:r>
      <w:r w:rsidRPr="00023699">
        <w:rPr>
          <w:rFonts w:ascii="Arial" w:hAnsi="Arial" w:cs="Arial"/>
          <w:lang w:val="en-ID"/>
        </w:rPr>
        <w:t xml:space="preserve"> Employees also love challenging and varied tasks, as they provide space for learning and self-development. NS8 says, </w:t>
      </w:r>
      <w:r w:rsidRPr="00023699">
        <w:rPr>
          <w:rFonts w:ascii="Arial" w:hAnsi="Arial" w:cs="Arial"/>
          <w:i/>
          <w:iCs/>
          <w:lang w:val="en-ID"/>
        </w:rPr>
        <w:t>"Every day there's always something new that I learn... makes me continue to be challenged and not get bored quickly."</w:t>
      </w:r>
      <w:r w:rsidRPr="00023699">
        <w:rPr>
          <w:rFonts w:ascii="Arial" w:hAnsi="Arial" w:cs="Arial"/>
          <w:lang w:val="en-ID"/>
        </w:rPr>
        <w:t xml:space="preserve"> This supports intrinsic motivation as stated by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1047-840X","author":[{"dropping-particle":"","family":"Deci","given":"Edward L","non-dropping-particle":"","parse-names":false,"suffix":""},{"dropping-particle":"","family":"Ryan","given":"Richard M","non-dropping-particle":"","parse-names":false,"suffix":""}],"container-title":"Psychological inquiry","id":"ITEM-1","issue":"4","issued":{"date-parts":[["2000"]]},"page":"227-268","publisher":"Taylor &amp; Francis","title":"The\" what\" and\" why\" of goal pursuits: Human needs and the self-determination of behavior","type":"article-journal","volume":"11"},"suppress-author":1,"uris":["http://www.mendeley.com/documents/?uuid=99a194d6-dd6f-482c-848c-15a7efe11744"]}],"mendeley":{"formattedCitation":"(2000)","manualFormatting":" Deci &amp; Ryan (2000)","plainTextFormattedCitation":"(2000)","previouslyFormattedCitation":"[27]"},"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Deci &amp; Ryan (2000)</w:t>
      </w:r>
      <w:r w:rsidRPr="00023699">
        <w:rPr>
          <w:rFonts w:ascii="Arial" w:hAnsi="Arial" w:cs="Arial"/>
        </w:rPr>
        <w:fldChar w:fldCharType="end"/>
      </w:r>
      <w:r w:rsidRPr="00023699">
        <w:rPr>
          <w:rFonts w:ascii="Arial" w:hAnsi="Arial" w:cs="Arial"/>
          <w:lang w:val="en-ID"/>
        </w:rPr>
        <w:t xml:space="preserve"> in the theory of Self-Determination.</w:t>
      </w:r>
    </w:p>
    <w:p w14:paraId="55BCF762"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Furthermore, a sense of appreciation and pride in work strengthen emotional attachment. NS9 mentioned, </w:t>
      </w:r>
      <w:r w:rsidRPr="00023699">
        <w:rPr>
          <w:rFonts w:ascii="Arial" w:hAnsi="Arial" w:cs="Arial"/>
          <w:i/>
          <w:iCs/>
          <w:lang w:val="en-ID"/>
        </w:rPr>
        <w:t>"What makes me feel at home is that I feel valued here."</w:t>
      </w:r>
      <w:r w:rsidRPr="00023699">
        <w:rPr>
          <w:rFonts w:ascii="Arial" w:hAnsi="Arial" w:cs="Arial"/>
          <w:lang w:val="en-ID"/>
        </w:rPr>
        <w:t xml:space="preserve"> While NS10 added, </w:t>
      </w:r>
      <w:r w:rsidRPr="00023699">
        <w:rPr>
          <w:rFonts w:ascii="Arial" w:hAnsi="Arial" w:cs="Arial"/>
          <w:i/>
          <w:iCs/>
          <w:lang w:val="en-ID"/>
        </w:rPr>
        <w:t>"I feel at home because I feel that my work is important... realize the importance of our role."</w:t>
      </w:r>
      <w:r w:rsidRPr="00023699">
        <w:rPr>
          <w:rFonts w:ascii="Arial" w:hAnsi="Arial" w:cs="Arial"/>
          <w:lang w:val="en-ID"/>
        </w:rPr>
        <w:t xml:space="preserve"> This recognition and pride increase loyalty and a sense of belonging to the company.</w:t>
      </w:r>
    </w:p>
    <w:p w14:paraId="28022B27" w14:textId="3998AF68" w:rsidR="00023699" w:rsidRPr="00023699" w:rsidRDefault="00023699" w:rsidP="00023699">
      <w:pPr>
        <w:pStyle w:val="Body"/>
        <w:spacing w:after="0"/>
        <w:rPr>
          <w:rFonts w:ascii="Arial" w:hAnsi="Arial" w:cs="Arial"/>
        </w:rPr>
      </w:pPr>
      <w:r w:rsidRPr="00023699">
        <w:rPr>
          <w:rFonts w:ascii="Arial" w:hAnsi="Arial" w:cs="Arial"/>
          <w:lang w:val="en-ID"/>
        </w:rPr>
        <w:t xml:space="preserve">Finally, emotional comfort and feelings of happiness are the main determinants of long-term job satisfaction. NS14 said, </w:t>
      </w:r>
      <w:r w:rsidRPr="00023699">
        <w:rPr>
          <w:rFonts w:ascii="Arial" w:hAnsi="Arial" w:cs="Arial"/>
          <w:i/>
          <w:iCs/>
          <w:lang w:val="en-ID"/>
        </w:rPr>
        <w:t>"Happy, thank God... If you have found a workplace that is mentally and financially comfortable, there is no reason to move."</w:t>
      </w:r>
      <w:r w:rsidRPr="00023699">
        <w:rPr>
          <w:rFonts w:ascii="Arial" w:hAnsi="Arial" w:cs="Arial"/>
          <w:lang w:val="en-ID"/>
        </w:rPr>
        <w:t xml:space="preserve"> This condition shows that emotional and social balance is an important foundation in creating loyalty </w:t>
      </w:r>
      <w:r w:rsidRPr="00023699">
        <w:rPr>
          <w:rFonts w:ascii="Arial" w:hAnsi="Arial" w:cs="Arial"/>
          <w:lang w:val="en-ID"/>
        </w:rPr>
        <w:fldChar w:fldCharType="begin" w:fldLock="1"/>
      </w:r>
      <w:r w:rsidRPr="00023699">
        <w:rPr>
          <w:rFonts w:ascii="Arial" w:hAnsi="Arial" w:cs="Arial"/>
          <w:lang w:val="en-ID"/>
        </w:rPr>
        <w:instrText>ADDIN CSL_CITATION {"citationItems":[{"id":"ITEM-1","itemData":{"ISBN":"9780131542846","author":[{"dropping-particle":"","family":"Greenberg","given":"J","non-dropping-particle":"","parse-names":false,"suffix":""},{"dropping-particle":"","family":"Baron","given":"R A","non-dropping-particle":"","parse-names":false,"suffix":""}],"collection-title":"Pearson international edition","id":"ITEM-1","issued":{"date-parts":[["2008"]]},"publisher":"Pearson Prentice Hall","title":"Behavior in Organizations","type":"book"},"uris":["http://www.mendeley.com/documents/?uuid=35e31c21-ef5e-4a0f-b9e7-2b45643cd242"]}],"mendeley":{"formattedCitation":"(Greenberg &amp; Baron, 2008)","plainTextFormattedCitation":"(Greenberg &amp; Baron, 2008)","previouslyFormattedCitation":"[28]"},"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Greenberg &amp; Baron, 2008).</w:t>
      </w:r>
      <w:r w:rsidRPr="00023699">
        <w:rPr>
          <w:rFonts w:ascii="Arial" w:hAnsi="Arial" w:cs="Arial"/>
        </w:rPr>
        <w:fldChar w:fldCharType="end"/>
      </w:r>
      <w:r w:rsidRPr="00023699">
        <w:rPr>
          <w:rFonts w:ascii="Arial" w:hAnsi="Arial" w:cs="Arial"/>
          <w:lang w:val="en-ID"/>
        </w:rPr>
        <w:t xml:space="preserve">   </w:t>
      </w:r>
    </w:p>
    <w:p w14:paraId="3B774830" w14:textId="763E5281" w:rsidR="00023699" w:rsidRDefault="00023699" w:rsidP="00023699">
      <w:pPr>
        <w:pStyle w:val="Body"/>
        <w:spacing w:after="0"/>
        <w:rPr>
          <w:rFonts w:ascii="Arial" w:hAnsi="Arial" w:cs="Arial"/>
        </w:rPr>
      </w:pPr>
      <w:r w:rsidRPr="00023699">
        <w:rPr>
          <w:rFonts w:ascii="Arial" w:hAnsi="Arial" w:cs="Arial"/>
          <w:lang w:val="en-ID"/>
        </w:rPr>
        <w:t xml:space="preserve">Overall, the results of this study show that job satisfaction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 is formed by a balance between material and non-material factors, such as salary, location, facilities, social relationships, and a sense of pride in work. The following table summarizes the factors that affect employee job satisfaction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w:t>
      </w:r>
      <w:r w:rsidRPr="00FB3A86">
        <w:rPr>
          <w:rFonts w:ascii="Arial" w:hAnsi="Arial" w:cs="Arial"/>
        </w:rPr>
        <w:t xml:space="preserve">  </w:t>
      </w:r>
    </w:p>
    <w:p w14:paraId="6A1934EC" w14:textId="77777777" w:rsidR="00023699" w:rsidRDefault="00023699" w:rsidP="00023699">
      <w:pPr>
        <w:pStyle w:val="Body"/>
        <w:spacing w:after="0"/>
        <w:rPr>
          <w:rFonts w:ascii="Arial" w:hAnsi="Arial" w:cs="Arial"/>
        </w:rPr>
      </w:pPr>
    </w:p>
    <w:p w14:paraId="2E86CBE2" w14:textId="77777777" w:rsidR="00023699" w:rsidRDefault="00023699" w:rsidP="00023699">
      <w:pPr>
        <w:pStyle w:val="Body"/>
        <w:rPr>
          <w:rFonts w:ascii="Arial" w:hAnsi="Arial" w:cs="Arial"/>
          <w:bCs/>
          <w:lang w:val="en-ID"/>
        </w:rPr>
      </w:pPr>
    </w:p>
    <w:p w14:paraId="79BFE416" w14:textId="660D7D24" w:rsidR="00023699" w:rsidRPr="00023699" w:rsidRDefault="00023699" w:rsidP="00023699">
      <w:pPr>
        <w:pStyle w:val="Body"/>
        <w:spacing w:after="0"/>
        <w:rPr>
          <w:rFonts w:ascii="Arial" w:hAnsi="Arial" w:cs="Arial"/>
          <w:b/>
          <w:lang w:val="en-ID"/>
        </w:rPr>
      </w:pPr>
      <w:r w:rsidRPr="00023699">
        <w:rPr>
          <w:rFonts w:ascii="Arial" w:hAnsi="Arial" w:cs="Arial"/>
          <w:b/>
          <w:lang w:val="en-ID"/>
        </w:rPr>
        <w:t xml:space="preserve">Table 2. Summary of Factors Affecting Employee Job Satisfaction at PT. </w:t>
      </w:r>
      <w:proofErr w:type="spellStart"/>
      <w:r w:rsidRPr="00023699">
        <w:rPr>
          <w:rFonts w:ascii="Arial" w:hAnsi="Arial" w:cs="Arial"/>
          <w:b/>
          <w:lang w:val="en-ID"/>
        </w:rPr>
        <w:t>Tanjungenim</w:t>
      </w:r>
      <w:proofErr w:type="spellEnd"/>
      <w:r w:rsidRPr="00023699">
        <w:rPr>
          <w:rFonts w:ascii="Arial" w:hAnsi="Arial" w:cs="Arial"/>
          <w:b/>
          <w:lang w:val="en-ID"/>
        </w:rPr>
        <w:t xml:space="preserve"> Lestari </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28"/>
        <w:gridCol w:w="8164"/>
      </w:tblGrid>
      <w:tr w:rsidR="00023699" w:rsidRPr="00023699" w14:paraId="26A72E5E" w14:textId="77777777" w:rsidTr="00A515C3">
        <w:tc>
          <w:tcPr>
            <w:tcW w:w="2540" w:type="dxa"/>
            <w:tcBorders>
              <w:top w:val="single" w:sz="4" w:space="0" w:color="auto"/>
              <w:bottom w:val="single" w:sz="4" w:space="0" w:color="auto"/>
            </w:tcBorders>
            <w:hideMark/>
          </w:tcPr>
          <w:p w14:paraId="519E0A04" w14:textId="77777777" w:rsidR="00023699" w:rsidRPr="00023699" w:rsidRDefault="00023699" w:rsidP="00023699">
            <w:pPr>
              <w:pStyle w:val="Body"/>
              <w:spacing w:after="0"/>
              <w:rPr>
                <w:rFonts w:ascii="Arial" w:hAnsi="Arial" w:cs="Arial"/>
                <w:b/>
                <w:bCs/>
                <w:sz w:val="20"/>
              </w:rPr>
            </w:pPr>
            <w:r w:rsidRPr="00023699">
              <w:rPr>
                <w:rFonts w:ascii="Arial" w:hAnsi="Arial" w:cs="Arial"/>
                <w:b/>
                <w:bCs/>
                <w:sz w:val="20"/>
                <w:lang w:val="en-ID"/>
              </w:rPr>
              <w:t xml:space="preserve">Factor </w:t>
            </w:r>
            <w:proofErr w:type="spellStart"/>
            <w:r w:rsidRPr="00023699">
              <w:rPr>
                <w:rFonts w:ascii="Arial" w:hAnsi="Arial" w:cs="Arial"/>
                <w:b/>
                <w:bCs/>
                <w:sz w:val="20"/>
                <w:lang w:val="en-ID"/>
              </w:rPr>
              <w:t>Factor</w:t>
            </w:r>
            <w:proofErr w:type="spellEnd"/>
          </w:p>
        </w:tc>
        <w:tc>
          <w:tcPr>
            <w:tcW w:w="8233" w:type="dxa"/>
            <w:tcBorders>
              <w:top w:val="single" w:sz="4" w:space="0" w:color="auto"/>
              <w:bottom w:val="single" w:sz="4" w:space="0" w:color="auto"/>
            </w:tcBorders>
            <w:hideMark/>
          </w:tcPr>
          <w:p w14:paraId="36F31631" w14:textId="77777777" w:rsidR="00023699" w:rsidRPr="00023699" w:rsidRDefault="00023699" w:rsidP="00023699">
            <w:pPr>
              <w:pStyle w:val="Body"/>
              <w:spacing w:after="0"/>
              <w:rPr>
                <w:rFonts w:ascii="Arial" w:hAnsi="Arial" w:cs="Arial"/>
                <w:b/>
                <w:bCs/>
                <w:sz w:val="20"/>
              </w:rPr>
            </w:pPr>
            <w:r w:rsidRPr="00023699">
              <w:rPr>
                <w:rFonts w:ascii="Arial" w:hAnsi="Arial" w:cs="Arial"/>
                <w:b/>
                <w:bCs/>
                <w:sz w:val="20"/>
                <w:lang w:val="en-ID"/>
              </w:rPr>
              <w:t>Summary of Findings</w:t>
            </w:r>
          </w:p>
        </w:tc>
      </w:tr>
      <w:tr w:rsidR="00023699" w:rsidRPr="00023699" w14:paraId="70C3F65B" w14:textId="77777777" w:rsidTr="00A515C3">
        <w:tc>
          <w:tcPr>
            <w:tcW w:w="2540" w:type="dxa"/>
            <w:tcBorders>
              <w:top w:val="single" w:sz="4" w:space="0" w:color="auto"/>
            </w:tcBorders>
            <w:hideMark/>
          </w:tcPr>
          <w:p w14:paraId="76AA9A72"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Career and Salary</w:t>
            </w:r>
          </w:p>
        </w:tc>
        <w:tc>
          <w:tcPr>
            <w:tcW w:w="8233" w:type="dxa"/>
            <w:tcBorders>
              <w:top w:val="single" w:sz="4" w:space="0" w:color="auto"/>
            </w:tcBorders>
            <w:hideMark/>
          </w:tcPr>
          <w:p w14:paraId="09F40080"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Salaries above the UMR and timely payments create a sense of security and increase job satisfaction</w:t>
            </w:r>
            <w:r w:rsidRPr="00023699">
              <w:rPr>
                <w:rFonts w:ascii="Arial" w:hAnsi="Arial" w:cs="Arial"/>
                <w:sz w:val="20"/>
              </w:rPr>
              <w:t>.</w:t>
            </w:r>
          </w:p>
        </w:tc>
      </w:tr>
      <w:tr w:rsidR="00023699" w:rsidRPr="00023699" w14:paraId="0CB4EC61" w14:textId="77777777" w:rsidTr="00A515C3">
        <w:tc>
          <w:tcPr>
            <w:tcW w:w="2540" w:type="dxa"/>
            <w:hideMark/>
          </w:tcPr>
          <w:p w14:paraId="28CEE251"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Proximity to Work Sites</w:t>
            </w:r>
          </w:p>
        </w:tc>
        <w:tc>
          <w:tcPr>
            <w:tcW w:w="8233" w:type="dxa"/>
            <w:hideMark/>
          </w:tcPr>
          <w:p w14:paraId="23CD0E93"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The location near home makes mobility easier and maintains a work-life balance.</w:t>
            </w:r>
          </w:p>
        </w:tc>
      </w:tr>
      <w:tr w:rsidR="00023699" w:rsidRPr="00023699" w14:paraId="48BF1269" w14:textId="77777777" w:rsidTr="00A515C3">
        <w:tc>
          <w:tcPr>
            <w:tcW w:w="2540" w:type="dxa"/>
            <w:hideMark/>
          </w:tcPr>
          <w:p w14:paraId="13DD09F3"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Corporate Facilities</w:t>
            </w:r>
          </w:p>
        </w:tc>
        <w:tc>
          <w:tcPr>
            <w:tcW w:w="8233" w:type="dxa"/>
            <w:hideMark/>
          </w:tcPr>
          <w:p w14:paraId="21D37869"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Sports, housing, children's schools, and health facilities reinforce well-being and loyalty.</w:t>
            </w:r>
          </w:p>
        </w:tc>
      </w:tr>
      <w:tr w:rsidR="00023699" w:rsidRPr="00023699" w14:paraId="16D6B6E8" w14:textId="77777777" w:rsidTr="00A515C3">
        <w:tc>
          <w:tcPr>
            <w:tcW w:w="2540" w:type="dxa"/>
            <w:hideMark/>
          </w:tcPr>
          <w:p w14:paraId="65321DCF"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Work Environment and Social Relations</w:t>
            </w:r>
          </w:p>
        </w:tc>
        <w:tc>
          <w:tcPr>
            <w:tcW w:w="8233" w:type="dxa"/>
            <w:hideMark/>
          </w:tcPr>
          <w:p w14:paraId="4EAE7BF8"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A supportive and inclusive work atmosphere fosters solidarity and comfort</w:t>
            </w:r>
            <w:r w:rsidRPr="00023699">
              <w:rPr>
                <w:rFonts w:ascii="Arial" w:hAnsi="Arial" w:cs="Arial"/>
                <w:sz w:val="20"/>
              </w:rPr>
              <w:t>.</w:t>
            </w:r>
          </w:p>
        </w:tc>
      </w:tr>
      <w:tr w:rsidR="00023699" w:rsidRPr="00023699" w14:paraId="61F30D03" w14:textId="77777777" w:rsidTr="00A515C3">
        <w:tc>
          <w:tcPr>
            <w:tcW w:w="2540" w:type="dxa"/>
            <w:hideMark/>
          </w:tcPr>
          <w:p w14:paraId="4633A5A4" w14:textId="7C2FE8E0" w:rsidR="00023699" w:rsidRPr="00023699" w:rsidRDefault="00BA4DEF" w:rsidP="00023699">
            <w:pPr>
              <w:pStyle w:val="Body"/>
              <w:spacing w:after="0"/>
              <w:rPr>
                <w:rFonts w:ascii="Arial" w:hAnsi="Arial" w:cs="Arial"/>
                <w:sz w:val="20"/>
              </w:rPr>
            </w:pPr>
            <w:r w:rsidRPr="00BA4DEF">
              <w:rPr>
                <w:rFonts w:ascii="Arial" w:hAnsi="Arial" w:cs="Arial"/>
                <w:sz w:val="20"/>
                <w:lang w:val="en-ID"/>
              </w:rPr>
              <w:t>Job Description Suitability</w:t>
            </w:r>
          </w:p>
        </w:tc>
        <w:tc>
          <w:tcPr>
            <w:tcW w:w="8233" w:type="dxa"/>
            <w:hideMark/>
          </w:tcPr>
          <w:p w14:paraId="466669BB"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Skill-based work increases intrinsic motivation and job satisfaction.</w:t>
            </w:r>
          </w:p>
        </w:tc>
      </w:tr>
      <w:tr w:rsidR="00023699" w:rsidRPr="00023699" w14:paraId="3DA379C6" w14:textId="77777777" w:rsidTr="00A515C3">
        <w:tc>
          <w:tcPr>
            <w:tcW w:w="2540" w:type="dxa"/>
            <w:hideMark/>
          </w:tcPr>
          <w:p w14:paraId="44472360"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Relationship with Superiors</w:t>
            </w:r>
          </w:p>
        </w:tc>
        <w:tc>
          <w:tcPr>
            <w:tcW w:w="8233" w:type="dxa"/>
            <w:hideMark/>
          </w:tcPr>
          <w:p w14:paraId="7824FA4E"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Participatory leadership creates a sense of belonging and two-way communication.</w:t>
            </w:r>
          </w:p>
        </w:tc>
      </w:tr>
      <w:tr w:rsidR="00023699" w:rsidRPr="00023699" w14:paraId="32C4C45B" w14:textId="77777777" w:rsidTr="00A515C3">
        <w:tc>
          <w:tcPr>
            <w:tcW w:w="2540" w:type="dxa"/>
            <w:hideMark/>
          </w:tcPr>
          <w:p w14:paraId="43836916"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Challenges and Variations of Work</w:t>
            </w:r>
          </w:p>
        </w:tc>
        <w:tc>
          <w:tcPr>
            <w:tcW w:w="8233" w:type="dxa"/>
            <w:hideMark/>
          </w:tcPr>
          <w:p w14:paraId="236347C3"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Challenging tasks encourage self-development and work ethic</w:t>
            </w:r>
            <w:r w:rsidRPr="00023699">
              <w:rPr>
                <w:rFonts w:ascii="Arial" w:hAnsi="Arial" w:cs="Arial"/>
                <w:sz w:val="20"/>
              </w:rPr>
              <w:t>.</w:t>
            </w:r>
          </w:p>
        </w:tc>
      </w:tr>
      <w:tr w:rsidR="00023699" w:rsidRPr="00023699" w14:paraId="24DD9B77" w14:textId="77777777" w:rsidTr="00A515C3">
        <w:tc>
          <w:tcPr>
            <w:tcW w:w="2540" w:type="dxa"/>
            <w:hideMark/>
          </w:tcPr>
          <w:p w14:paraId="41AD9998"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lastRenderedPageBreak/>
              <w:t>Sense of Appreciation</w:t>
            </w:r>
          </w:p>
        </w:tc>
        <w:tc>
          <w:tcPr>
            <w:tcW w:w="8233" w:type="dxa"/>
            <w:hideMark/>
          </w:tcPr>
          <w:p w14:paraId="3BEA4173"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Recognition of contributions to increasing self-esteem and loyalty</w:t>
            </w:r>
            <w:r w:rsidRPr="00023699">
              <w:rPr>
                <w:rFonts w:ascii="Arial" w:hAnsi="Arial" w:cs="Arial"/>
                <w:sz w:val="20"/>
              </w:rPr>
              <w:t>.</w:t>
            </w:r>
          </w:p>
        </w:tc>
      </w:tr>
      <w:tr w:rsidR="00023699" w:rsidRPr="00023699" w14:paraId="672A5A07" w14:textId="77777777" w:rsidTr="00A515C3">
        <w:tc>
          <w:tcPr>
            <w:tcW w:w="2540" w:type="dxa"/>
            <w:hideMark/>
          </w:tcPr>
          <w:p w14:paraId="64A1F108"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Pride in Work</w:t>
            </w:r>
          </w:p>
        </w:tc>
        <w:tc>
          <w:tcPr>
            <w:tcW w:w="8233" w:type="dxa"/>
            <w:hideMark/>
          </w:tcPr>
          <w:p w14:paraId="33A8A0B7"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Awareness of the importance of work creates a sense of belonging</w:t>
            </w:r>
            <w:r w:rsidRPr="00023699">
              <w:rPr>
                <w:rFonts w:ascii="Arial" w:hAnsi="Arial" w:cs="Arial"/>
                <w:sz w:val="20"/>
              </w:rPr>
              <w:t>.</w:t>
            </w:r>
          </w:p>
        </w:tc>
      </w:tr>
      <w:tr w:rsidR="00023699" w:rsidRPr="00023699" w14:paraId="0AA3E9F4" w14:textId="77777777" w:rsidTr="00A515C3">
        <w:tc>
          <w:tcPr>
            <w:tcW w:w="2540" w:type="dxa"/>
            <w:hideMark/>
          </w:tcPr>
          <w:p w14:paraId="5ECCBEAB"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Feeling Happy and Comfortable</w:t>
            </w:r>
          </w:p>
        </w:tc>
        <w:tc>
          <w:tcPr>
            <w:tcW w:w="8233" w:type="dxa"/>
            <w:hideMark/>
          </w:tcPr>
          <w:p w14:paraId="6FBB972F" w14:textId="77777777" w:rsidR="00023699" w:rsidRPr="00023699" w:rsidRDefault="00023699" w:rsidP="00023699">
            <w:pPr>
              <w:pStyle w:val="Body"/>
              <w:spacing w:after="0"/>
              <w:rPr>
                <w:rFonts w:ascii="Arial" w:hAnsi="Arial" w:cs="Arial"/>
                <w:sz w:val="20"/>
              </w:rPr>
            </w:pPr>
            <w:r w:rsidRPr="00023699">
              <w:rPr>
                <w:rFonts w:ascii="Arial" w:hAnsi="Arial" w:cs="Arial"/>
                <w:sz w:val="20"/>
                <w:lang w:val="en-ID"/>
              </w:rPr>
              <w:t>Emotional and financial balance fosters long-term loyalty</w:t>
            </w:r>
            <w:r w:rsidRPr="00023699">
              <w:rPr>
                <w:rFonts w:ascii="Arial" w:hAnsi="Arial" w:cs="Arial"/>
                <w:sz w:val="20"/>
              </w:rPr>
              <w:t>.</w:t>
            </w:r>
          </w:p>
        </w:tc>
      </w:tr>
    </w:tbl>
    <w:p w14:paraId="5CE44F15" w14:textId="77777777" w:rsidR="0023549F" w:rsidRPr="00023699" w:rsidRDefault="0023549F" w:rsidP="00441B6F">
      <w:pPr>
        <w:pStyle w:val="Body"/>
        <w:spacing w:after="0"/>
        <w:rPr>
          <w:rFonts w:ascii="Arial" w:hAnsi="Arial" w:cs="Arial"/>
          <w:lang w:val="en-ID"/>
        </w:rPr>
      </w:pPr>
    </w:p>
    <w:p w14:paraId="39C43B53" w14:textId="43458457" w:rsidR="0023549F" w:rsidRDefault="00023699" w:rsidP="00441B6F">
      <w:pPr>
        <w:pStyle w:val="Body"/>
        <w:spacing w:after="0"/>
        <w:rPr>
          <w:rFonts w:ascii="Arial" w:hAnsi="Arial" w:cs="Arial"/>
        </w:rPr>
      </w:pPr>
      <w:r>
        <w:rPr>
          <w:rFonts w:ascii="Arial" w:hAnsi="Arial" w:cs="Arial"/>
          <w:b/>
          <w:u w:val="single"/>
        </w:rPr>
        <w:t>3</w:t>
      </w:r>
      <w:r w:rsidRPr="00902823">
        <w:rPr>
          <w:rFonts w:ascii="Arial" w:hAnsi="Arial" w:cs="Arial"/>
          <w:b/>
          <w:u w:val="single"/>
        </w:rPr>
        <w:t>.1.</w:t>
      </w:r>
      <w:r>
        <w:rPr>
          <w:rFonts w:ascii="Arial" w:hAnsi="Arial" w:cs="Arial"/>
          <w:b/>
          <w:u w:val="single"/>
        </w:rPr>
        <w:t>2</w:t>
      </w:r>
      <w:r w:rsidRPr="00902823">
        <w:rPr>
          <w:rFonts w:ascii="Arial" w:hAnsi="Arial" w:cs="Arial"/>
          <w:b/>
          <w:u w:val="single"/>
        </w:rPr>
        <w:t xml:space="preserve"> </w:t>
      </w:r>
      <w:r w:rsidRPr="00023699">
        <w:rPr>
          <w:rFonts w:ascii="Arial" w:hAnsi="Arial" w:cs="Arial"/>
          <w:b/>
          <w:u w:val="single"/>
        </w:rPr>
        <w:t>The Role of Management in Improving the Quality of Employee Working Life</w:t>
      </w:r>
    </w:p>
    <w:p w14:paraId="03B71996" w14:textId="06955054" w:rsidR="00023699" w:rsidRPr="00023699" w:rsidRDefault="00023699" w:rsidP="00023699">
      <w:pPr>
        <w:pStyle w:val="Body"/>
        <w:spacing w:after="0"/>
        <w:rPr>
          <w:rFonts w:ascii="Arial" w:hAnsi="Arial" w:cs="Arial"/>
          <w:bCs/>
        </w:rPr>
      </w:pPr>
      <w:r w:rsidRPr="00023699">
        <w:rPr>
          <w:rFonts w:ascii="Arial" w:hAnsi="Arial" w:cs="Arial"/>
          <w:bCs/>
          <w:lang w:val="en-ID"/>
        </w:rPr>
        <w:t xml:space="preserve">The management of PT. </w:t>
      </w:r>
      <w:proofErr w:type="spellStart"/>
      <w:r w:rsidRPr="00023699">
        <w:rPr>
          <w:rFonts w:ascii="Arial" w:hAnsi="Arial" w:cs="Arial"/>
          <w:bCs/>
          <w:lang w:val="en-ID"/>
        </w:rPr>
        <w:t>Tanjungenim</w:t>
      </w:r>
      <w:proofErr w:type="spellEnd"/>
      <w:r w:rsidRPr="00023699">
        <w:rPr>
          <w:rFonts w:ascii="Arial" w:hAnsi="Arial" w:cs="Arial"/>
          <w:bCs/>
          <w:lang w:val="en-ID"/>
        </w:rPr>
        <w:t xml:space="preserve"> Lestari is seen as having an important role in creating a balanced quality of work life between productivity and employee welfare. Company policies that provide clear promotion pathways, regular work schedules, and overtime flexibility are considered a form of attention to work-life balance. NS2 said, </w:t>
      </w:r>
      <w:r w:rsidRPr="00023699">
        <w:rPr>
          <w:rFonts w:ascii="Arial" w:hAnsi="Arial" w:cs="Arial"/>
          <w:bCs/>
          <w:i/>
          <w:iCs/>
          <w:lang w:val="en-ID"/>
        </w:rPr>
        <w:t>"The company is very concerned about the welfare of its employees, from regular work schedules, proper overtime, to freedom of association."</w:t>
      </w:r>
      <w:r w:rsidRPr="00023699">
        <w:rPr>
          <w:rFonts w:ascii="Arial" w:hAnsi="Arial" w:cs="Arial"/>
          <w:bCs/>
          <w:lang w:val="en-ID"/>
        </w:rPr>
        <w:t xml:space="preserve"> This shows that there is a humanist managerial approach oriented towards work-life balance and quality of life.</w:t>
      </w:r>
    </w:p>
    <w:p w14:paraId="6CB9F9F6" w14:textId="3F9CCE1F" w:rsidR="00023699" w:rsidRPr="00023699" w:rsidRDefault="00023699" w:rsidP="00023699">
      <w:pPr>
        <w:pStyle w:val="Body"/>
        <w:spacing w:after="0"/>
        <w:rPr>
          <w:rFonts w:ascii="Arial" w:hAnsi="Arial" w:cs="Arial"/>
          <w:bCs/>
        </w:rPr>
      </w:pPr>
      <w:r w:rsidRPr="00023699">
        <w:rPr>
          <w:rFonts w:ascii="Arial" w:hAnsi="Arial" w:cs="Arial"/>
          <w:bCs/>
          <w:lang w:val="en-ID"/>
        </w:rPr>
        <w:t>The application of system-based discipline is also considered effective and educational. The use of an automatic time detection system makes discipline more objective and transparent. NS3 stated,</w:t>
      </w:r>
      <w:r w:rsidRPr="00023699">
        <w:rPr>
          <w:rFonts w:ascii="Arial" w:hAnsi="Arial" w:cs="Arial"/>
          <w:bCs/>
          <w:i/>
          <w:iCs/>
          <w:lang w:val="en-ID"/>
        </w:rPr>
        <w:t xml:space="preserve"> "If you're a minute late, you'll already detect the system, but that's good, it makes us more disciplined and organized."</w:t>
      </w:r>
      <w:r w:rsidRPr="00023699">
        <w:rPr>
          <w:rFonts w:ascii="Arial" w:hAnsi="Arial" w:cs="Arial"/>
          <w:bCs/>
          <w:lang w:val="en-ID"/>
        </w:rPr>
        <w:t xml:space="preserve"> This approach fosters professionalism without creating psychological pressure, as the rules are applied fairly and consistently to all employees.</w:t>
      </w:r>
    </w:p>
    <w:p w14:paraId="531D0160" w14:textId="0452782D" w:rsidR="00023699" w:rsidRPr="00023699" w:rsidRDefault="00023699" w:rsidP="00023699">
      <w:pPr>
        <w:pStyle w:val="Body"/>
        <w:spacing w:after="0"/>
        <w:rPr>
          <w:rFonts w:ascii="Arial" w:hAnsi="Arial" w:cs="Arial"/>
          <w:bCs/>
        </w:rPr>
      </w:pPr>
      <w:r w:rsidRPr="00023699">
        <w:rPr>
          <w:rFonts w:ascii="Arial" w:hAnsi="Arial" w:cs="Arial"/>
          <w:bCs/>
          <w:lang w:val="en-ID"/>
        </w:rPr>
        <w:t xml:space="preserve">In addition, the provision of company facilities is clear evidence of management's concern for welfare outside of core work. Employees get access to housing, shuttle services, health facilities, and children's education. NS4 explains, </w:t>
      </w:r>
      <w:r w:rsidRPr="00023699">
        <w:rPr>
          <w:rFonts w:ascii="Arial" w:hAnsi="Arial" w:cs="Arial"/>
          <w:bCs/>
          <w:i/>
          <w:iCs/>
          <w:lang w:val="en-ID"/>
        </w:rPr>
        <w:t>"PG-KINDERGARTEN–SD–SMP schools are available, medical facilities are free as well, and shuttle buses are always on time."</w:t>
      </w:r>
      <w:r w:rsidRPr="00023699">
        <w:rPr>
          <w:rFonts w:ascii="Arial" w:hAnsi="Arial" w:cs="Arial"/>
          <w:bCs/>
          <w:lang w:val="en-ID"/>
        </w:rPr>
        <w:t xml:space="preserve"> These facilities create physical and emotional comfort, reduce external burdens, and strengthen employee loyalty to the company.</w:t>
      </w:r>
    </w:p>
    <w:p w14:paraId="6AB1250E" w14:textId="3198C78A" w:rsidR="00023699" w:rsidRPr="00023699" w:rsidRDefault="00023699" w:rsidP="00023699">
      <w:pPr>
        <w:pStyle w:val="Body"/>
        <w:spacing w:after="0"/>
        <w:rPr>
          <w:rFonts w:ascii="Arial" w:hAnsi="Arial" w:cs="Arial"/>
          <w:bCs/>
        </w:rPr>
      </w:pPr>
      <w:r w:rsidRPr="00023699">
        <w:rPr>
          <w:rFonts w:ascii="Arial" w:hAnsi="Arial" w:cs="Arial"/>
          <w:bCs/>
          <w:lang w:val="en-ID"/>
        </w:rPr>
        <w:t xml:space="preserve">In the financial aspect, the company guarantees timely salary payments, annual bonuses, and transparent leave. NS5 said, </w:t>
      </w:r>
      <w:r w:rsidRPr="00023699">
        <w:rPr>
          <w:rFonts w:ascii="Arial" w:hAnsi="Arial" w:cs="Arial"/>
          <w:bCs/>
          <w:i/>
          <w:iCs/>
          <w:lang w:val="en-ID"/>
        </w:rPr>
        <w:t>"Salary is never late, full leave, annual bonus is also not bad."</w:t>
      </w:r>
      <w:r w:rsidRPr="00023699">
        <w:rPr>
          <w:rFonts w:ascii="Arial" w:hAnsi="Arial" w:cs="Arial"/>
          <w:bCs/>
          <w:lang w:val="en-ID"/>
        </w:rPr>
        <w:t xml:space="preserve"> This kind of financial certainty provides a sense of security and increases job satisfaction, because employees feel that the company pays attention to distributive fairness in a real way.</w:t>
      </w:r>
    </w:p>
    <w:p w14:paraId="518C5A46" w14:textId="38F50A2B" w:rsidR="00023699" w:rsidRPr="00023699" w:rsidRDefault="00023699" w:rsidP="00023699">
      <w:pPr>
        <w:pStyle w:val="Body"/>
        <w:spacing w:after="0"/>
        <w:rPr>
          <w:rFonts w:ascii="Arial" w:hAnsi="Arial" w:cs="Arial"/>
          <w:bCs/>
        </w:rPr>
      </w:pPr>
      <w:r w:rsidRPr="00023699">
        <w:rPr>
          <w:rFonts w:ascii="Arial" w:hAnsi="Arial" w:cs="Arial"/>
          <w:bCs/>
          <w:lang w:val="en-ID"/>
        </w:rPr>
        <w:t xml:space="preserve">The company also implements comprehensive family welfare programs, such as health facilities for families, children's schools, and pre-retirement training. NS6 said, </w:t>
      </w:r>
      <w:r w:rsidRPr="00023699">
        <w:rPr>
          <w:rFonts w:ascii="Arial" w:hAnsi="Arial" w:cs="Arial"/>
          <w:bCs/>
          <w:i/>
          <w:iCs/>
          <w:lang w:val="en-ID"/>
        </w:rPr>
        <w:t>"There is a period program before retirement every year, children's schools are also in company schools."</w:t>
      </w:r>
      <w:r w:rsidRPr="00023699">
        <w:rPr>
          <w:rFonts w:ascii="Arial" w:hAnsi="Arial" w:cs="Arial"/>
          <w:bCs/>
          <w:lang w:val="en-ID"/>
        </w:rPr>
        <w:t xml:space="preserve"> This approach shows that companies focus not only on employees as workers, but also as part of a broader family and social unit.</w:t>
      </w:r>
    </w:p>
    <w:p w14:paraId="10702153" w14:textId="77777777" w:rsidR="00023699" w:rsidRPr="00023699" w:rsidRDefault="00023699" w:rsidP="00023699">
      <w:pPr>
        <w:pStyle w:val="Body"/>
        <w:spacing w:after="0"/>
        <w:rPr>
          <w:rFonts w:ascii="Arial" w:hAnsi="Arial" w:cs="Arial"/>
          <w:bCs/>
        </w:rPr>
      </w:pPr>
      <w:r w:rsidRPr="00023699">
        <w:rPr>
          <w:rFonts w:ascii="Arial" w:hAnsi="Arial" w:cs="Arial"/>
          <w:bCs/>
          <w:lang w:val="en-ID"/>
        </w:rPr>
        <w:t xml:space="preserve">In addition, social facilities and occupational safety (K3) are also the main concern of management. Employees appreciate a clean work environment, worship facilities, and social activities such as morning gymnastics and blood donations. NS13 said, </w:t>
      </w:r>
      <w:r w:rsidRPr="00023699">
        <w:rPr>
          <w:rFonts w:ascii="Arial" w:hAnsi="Arial" w:cs="Arial"/>
          <w:bCs/>
          <w:i/>
          <w:iCs/>
          <w:lang w:val="en-ID"/>
        </w:rPr>
        <w:t>"Complete facilities, there are rest rooms, places of worship, and shuttle buses. Sometimes there are activities together as well."</w:t>
      </w:r>
      <w:r w:rsidRPr="00023699">
        <w:rPr>
          <w:rFonts w:ascii="Arial" w:hAnsi="Arial" w:cs="Arial"/>
          <w:bCs/>
          <w:lang w:val="en-ID"/>
        </w:rPr>
        <w:t xml:space="preserve"> NS10 added, </w:t>
      </w:r>
      <w:r w:rsidRPr="00023699">
        <w:rPr>
          <w:rFonts w:ascii="Arial" w:hAnsi="Arial" w:cs="Arial"/>
          <w:bCs/>
          <w:i/>
          <w:iCs/>
          <w:lang w:val="en-ID"/>
        </w:rPr>
        <w:t>"K3 inspections and training are routinely carried out, so work is more relaxed."</w:t>
      </w:r>
      <w:r w:rsidRPr="00023699">
        <w:rPr>
          <w:rFonts w:ascii="Arial" w:hAnsi="Arial" w:cs="Arial"/>
          <w:bCs/>
          <w:lang w:val="en-ID"/>
        </w:rPr>
        <w:t xml:space="preserve"> The facility reinforces a sense of security, togetherness, and commitment to a healthy work culture.</w:t>
      </w:r>
    </w:p>
    <w:p w14:paraId="29CA676A" w14:textId="38BB243A" w:rsidR="00023699" w:rsidRDefault="00023699" w:rsidP="00023699">
      <w:pPr>
        <w:pStyle w:val="Body"/>
        <w:spacing w:after="0"/>
        <w:rPr>
          <w:rFonts w:ascii="Arial" w:hAnsi="Arial" w:cs="Arial"/>
        </w:rPr>
      </w:pPr>
      <w:r w:rsidRPr="00023699">
        <w:rPr>
          <w:rFonts w:ascii="Arial" w:hAnsi="Arial" w:cs="Arial"/>
          <w:bCs/>
          <w:lang w:val="en-ID"/>
        </w:rPr>
        <w:t xml:space="preserve">On the other hand, open communication and consistent implementation of SOPs are important factors in maintaining employee trust in management. NS15 said, </w:t>
      </w:r>
      <w:r w:rsidRPr="00023699">
        <w:rPr>
          <w:rFonts w:ascii="Arial" w:hAnsi="Arial" w:cs="Arial"/>
          <w:bCs/>
          <w:i/>
          <w:iCs/>
          <w:lang w:val="en-ID"/>
        </w:rPr>
        <w:t>"On my part, there are all SOPs, if there is an issue, it will be followed up immediately."</w:t>
      </w:r>
      <w:r w:rsidRPr="00023699">
        <w:rPr>
          <w:rFonts w:ascii="Arial" w:hAnsi="Arial" w:cs="Arial"/>
          <w:bCs/>
          <w:lang w:val="en-ID"/>
        </w:rPr>
        <w:t xml:space="preserve"> This transparency strengthens the sense of belonging and creates a participatory organizational culture. Overall, the management policy of PT. </w:t>
      </w:r>
      <w:proofErr w:type="spellStart"/>
      <w:r w:rsidRPr="00023699">
        <w:rPr>
          <w:rFonts w:ascii="Arial" w:hAnsi="Arial" w:cs="Arial"/>
          <w:bCs/>
          <w:lang w:val="en-ID"/>
        </w:rPr>
        <w:t>Tanjungenim</w:t>
      </w:r>
      <w:proofErr w:type="spellEnd"/>
      <w:r w:rsidRPr="00023699">
        <w:rPr>
          <w:rFonts w:ascii="Arial" w:hAnsi="Arial" w:cs="Arial"/>
          <w:bCs/>
          <w:lang w:val="en-ID"/>
        </w:rPr>
        <w:t xml:space="preserve"> Lestari shows the integration between work efficiency and employee welfare, forming a work system that is not only productive but also sustainable.</w:t>
      </w:r>
    </w:p>
    <w:p w14:paraId="6CC4A8AC" w14:textId="77777777" w:rsidR="00023699" w:rsidRDefault="00023699" w:rsidP="00441B6F">
      <w:pPr>
        <w:pStyle w:val="Body"/>
        <w:spacing w:after="0"/>
        <w:rPr>
          <w:rFonts w:ascii="Arial" w:hAnsi="Arial" w:cs="Arial"/>
        </w:rPr>
      </w:pPr>
    </w:p>
    <w:p w14:paraId="25AB1EF4" w14:textId="7E1DBBDF" w:rsidR="00023699" w:rsidRPr="00023699" w:rsidRDefault="00023699" w:rsidP="00441B6F">
      <w:pPr>
        <w:pStyle w:val="Body"/>
        <w:spacing w:after="0"/>
        <w:rPr>
          <w:rFonts w:ascii="Arial" w:hAnsi="Arial" w:cs="Arial"/>
          <w:b/>
          <w:bCs/>
        </w:rPr>
      </w:pPr>
      <w:r w:rsidRPr="00023699">
        <w:rPr>
          <w:rFonts w:ascii="Arial" w:hAnsi="Arial" w:cs="Arial"/>
          <w:b/>
          <w:bCs/>
        </w:rPr>
        <w:t xml:space="preserve">Table 3. The Role of Management in Improving the Quality of Working Life at PT. </w:t>
      </w:r>
      <w:proofErr w:type="spellStart"/>
      <w:r w:rsidRPr="00023699">
        <w:rPr>
          <w:rFonts w:ascii="Arial" w:hAnsi="Arial" w:cs="Arial"/>
          <w:b/>
          <w:bCs/>
        </w:rPr>
        <w:t>Tanjungenim</w:t>
      </w:r>
      <w:proofErr w:type="spellEnd"/>
      <w:r w:rsidRPr="00023699">
        <w:rPr>
          <w:rFonts w:ascii="Arial" w:hAnsi="Arial" w:cs="Arial"/>
          <w:b/>
          <w:bCs/>
        </w:rPr>
        <w:t xml:space="preserve"> Lestari</w:t>
      </w:r>
    </w:p>
    <w:tbl>
      <w:tblPr>
        <w:tblStyle w:val="TableGrid"/>
        <w:tblW w:w="0" w:type="auto"/>
        <w:tblInd w:w="108" w:type="dxa"/>
        <w:tblLook w:val="04A0" w:firstRow="1" w:lastRow="0" w:firstColumn="1" w:lastColumn="0" w:noHBand="0" w:noVBand="1"/>
      </w:tblPr>
      <w:tblGrid>
        <w:gridCol w:w="3035"/>
        <w:gridCol w:w="7647"/>
      </w:tblGrid>
      <w:tr w:rsidR="00023699" w:rsidRPr="00023699" w14:paraId="6F4E73DC" w14:textId="77777777" w:rsidTr="00023699">
        <w:trPr>
          <w:trHeight w:val="293"/>
        </w:trPr>
        <w:tc>
          <w:tcPr>
            <w:tcW w:w="3035" w:type="dxa"/>
            <w:vAlign w:val="center"/>
            <w:hideMark/>
          </w:tcPr>
          <w:p w14:paraId="6088EB27" w14:textId="77777777" w:rsidR="00023699" w:rsidRPr="00023699" w:rsidRDefault="00023699" w:rsidP="00023699">
            <w:pPr>
              <w:pStyle w:val="Body"/>
              <w:spacing w:after="0"/>
              <w:jc w:val="left"/>
              <w:rPr>
                <w:rFonts w:ascii="Arial" w:hAnsi="Arial" w:cs="Arial"/>
                <w:b/>
                <w:sz w:val="20"/>
              </w:rPr>
            </w:pPr>
            <w:r w:rsidRPr="00023699">
              <w:rPr>
                <w:rFonts w:ascii="Arial" w:hAnsi="Arial" w:cs="Arial"/>
                <w:b/>
                <w:sz w:val="20"/>
                <w:lang w:val="en-ID"/>
              </w:rPr>
              <w:t>Category</w:t>
            </w:r>
          </w:p>
        </w:tc>
        <w:tc>
          <w:tcPr>
            <w:tcW w:w="0" w:type="auto"/>
            <w:vAlign w:val="center"/>
            <w:hideMark/>
          </w:tcPr>
          <w:p w14:paraId="7FB21EA4" w14:textId="77777777" w:rsidR="00023699" w:rsidRPr="00023699" w:rsidRDefault="00023699" w:rsidP="00023699">
            <w:pPr>
              <w:pStyle w:val="Body"/>
              <w:spacing w:after="0"/>
              <w:jc w:val="left"/>
              <w:rPr>
                <w:rFonts w:ascii="Arial" w:hAnsi="Arial" w:cs="Arial"/>
                <w:b/>
                <w:sz w:val="20"/>
              </w:rPr>
            </w:pPr>
            <w:r w:rsidRPr="00023699">
              <w:rPr>
                <w:rFonts w:ascii="Arial" w:hAnsi="Arial" w:cs="Arial"/>
                <w:b/>
                <w:sz w:val="20"/>
                <w:lang w:val="en-ID"/>
              </w:rPr>
              <w:t>Summary of Findings</w:t>
            </w:r>
          </w:p>
        </w:tc>
      </w:tr>
      <w:tr w:rsidR="00023699" w:rsidRPr="00023699" w14:paraId="0D27FC5D" w14:textId="77777777" w:rsidTr="00023699">
        <w:tc>
          <w:tcPr>
            <w:tcW w:w="3035" w:type="dxa"/>
            <w:hideMark/>
          </w:tcPr>
          <w:p w14:paraId="2FBFA98C"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Arrangement of working hours, overtime, &amp; work protection</w:t>
            </w:r>
          </w:p>
        </w:tc>
        <w:tc>
          <w:tcPr>
            <w:tcW w:w="0" w:type="auto"/>
            <w:hideMark/>
          </w:tcPr>
          <w:p w14:paraId="66D8259E"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 xml:space="preserve">Adaptive scheduling and proportional overtime support </w:t>
            </w:r>
            <w:r w:rsidRPr="00023699">
              <w:rPr>
                <w:rFonts w:ascii="Arial" w:hAnsi="Arial" w:cs="Arial"/>
                <w:bCs/>
                <w:i/>
                <w:iCs/>
                <w:sz w:val="20"/>
                <w:lang w:val="en-ID"/>
              </w:rPr>
              <w:t>work-life balance</w:t>
            </w:r>
            <w:r w:rsidRPr="00023699">
              <w:rPr>
                <w:rFonts w:ascii="Arial" w:hAnsi="Arial" w:cs="Arial"/>
                <w:bCs/>
                <w:sz w:val="20"/>
                <w:lang w:val="en-ID"/>
              </w:rPr>
              <w:t xml:space="preserve"> and increase a sense of belonging</w:t>
            </w:r>
            <w:r w:rsidRPr="00023699">
              <w:rPr>
                <w:rFonts w:ascii="Arial" w:hAnsi="Arial" w:cs="Arial"/>
                <w:bCs/>
                <w:sz w:val="20"/>
              </w:rPr>
              <w:t>.</w:t>
            </w:r>
          </w:p>
        </w:tc>
      </w:tr>
      <w:tr w:rsidR="00023699" w:rsidRPr="00023699" w14:paraId="7D90F7F1" w14:textId="77777777" w:rsidTr="00023699">
        <w:tc>
          <w:tcPr>
            <w:tcW w:w="3035" w:type="dxa"/>
            <w:hideMark/>
          </w:tcPr>
          <w:p w14:paraId="520926B8"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System-based discipline</w:t>
            </w:r>
          </w:p>
        </w:tc>
        <w:tc>
          <w:tcPr>
            <w:tcW w:w="0" w:type="auto"/>
            <w:hideMark/>
          </w:tcPr>
          <w:p w14:paraId="441F3DC1"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Automatic detection system encourages objective and professional discipline without excessive pressure</w:t>
            </w:r>
            <w:r w:rsidRPr="00023699">
              <w:rPr>
                <w:rFonts w:ascii="Arial" w:hAnsi="Arial" w:cs="Arial"/>
                <w:bCs/>
                <w:sz w:val="20"/>
              </w:rPr>
              <w:t>.</w:t>
            </w:r>
          </w:p>
        </w:tc>
      </w:tr>
      <w:tr w:rsidR="00023699" w:rsidRPr="00023699" w14:paraId="7397DE70" w14:textId="77777777" w:rsidTr="00023699">
        <w:tc>
          <w:tcPr>
            <w:tcW w:w="3035" w:type="dxa"/>
            <w:hideMark/>
          </w:tcPr>
          <w:p w14:paraId="3D84C8CB"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Salary, annual leave, &amp; bonus policies</w:t>
            </w:r>
          </w:p>
        </w:tc>
        <w:tc>
          <w:tcPr>
            <w:tcW w:w="0" w:type="auto"/>
            <w:hideMark/>
          </w:tcPr>
          <w:p w14:paraId="2A17F17C"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On-time payments and transparent benefits reinforce a sense of financial security and job satisfaction</w:t>
            </w:r>
            <w:r w:rsidRPr="00023699">
              <w:rPr>
                <w:rFonts w:ascii="Arial" w:hAnsi="Arial" w:cs="Arial"/>
                <w:bCs/>
                <w:sz w:val="20"/>
              </w:rPr>
              <w:t>.</w:t>
            </w:r>
          </w:p>
        </w:tc>
      </w:tr>
      <w:tr w:rsidR="00023699" w:rsidRPr="00023699" w14:paraId="04E33F39" w14:textId="77777777" w:rsidTr="00023699">
        <w:tc>
          <w:tcPr>
            <w:tcW w:w="3035" w:type="dxa"/>
            <w:hideMark/>
          </w:tcPr>
          <w:p w14:paraId="243D57F7"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Family well-being and pre-retirement programmes</w:t>
            </w:r>
          </w:p>
        </w:tc>
        <w:tc>
          <w:tcPr>
            <w:tcW w:w="0" w:type="auto"/>
            <w:hideMark/>
          </w:tcPr>
          <w:p w14:paraId="60645A26"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Health facilities, children's education, and pre-retirement training increase emotional attachment and family well-being</w:t>
            </w:r>
            <w:r w:rsidRPr="00023699">
              <w:rPr>
                <w:rFonts w:ascii="Arial" w:hAnsi="Arial" w:cs="Arial"/>
                <w:bCs/>
                <w:sz w:val="20"/>
              </w:rPr>
              <w:t>.</w:t>
            </w:r>
          </w:p>
        </w:tc>
      </w:tr>
      <w:tr w:rsidR="00023699" w:rsidRPr="00023699" w14:paraId="4707EC15" w14:textId="77777777" w:rsidTr="00023699">
        <w:tc>
          <w:tcPr>
            <w:tcW w:w="3035" w:type="dxa"/>
            <w:hideMark/>
          </w:tcPr>
          <w:p w14:paraId="1CFD11E6"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Occupational safety &amp; health (K3)</w:t>
            </w:r>
          </w:p>
        </w:tc>
        <w:tc>
          <w:tcPr>
            <w:tcW w:w="0" w:type="auto"/>
            <w:hideMark/>
          </w:tcPr>
          <w:p w14:paraId="33A47421"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Regular training and inspections create a sense of security and support sustainable productivity</w:t>
            </w:r>
            <w:r w:rsidRPr="00023699">
              <w:rPr>
                <w:rFonts w:ascii="Arial" w:hAnsi="Arial" w:cs="Arial"/>
                <w:bCs/>
                <w:sz w:val="20"/>
              </w:rPr>
              <w:t>.</w:t>
            </w:r>
          </w:p>
        </w:tc>
      </w:tr>
      <w:tr w:rsidR="00023699" w:rsidRPr="00023699" w14:paraId="6386E09A" w14:textId="77777777" w:rsidTr="00023699">
        <w:tc>
          <w:tcPr>
            <w:tcW w:w="3035" w:type="dxa"/>
            <w:hideMark/>
          </w:tcPr>
          <w:p w14:paraId="15F8B028"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Technology investment &amp; working environment</w:t>
            </w:r>
          </w:p>
        </w:tc>
        <w:tc>
          <w:tcPr>
            <w:tcW w:w="0" w:type="auto"/>
            <w:hideMark/>
          </w:tcPr>
          <w:p w14:paraId="008AAFCC"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Modern equipment and clean workspaces support effectiveness, health and comfort at work</w:t>
            </w:r>
            <w:r w:rsidRPr="00023699">
              <w:rPr>
                <w:rFonts w:ascii="Arial" w:hAnsi="Arial" w:cs="Arial"/>
                <w:bCs/>
                <w:sz w:val="20"/>
              </w:rPr>
              <w:t>.</w:t>
            </w:r>
          </w:p>
        </w:tc>
      </w:tr>
      <w:tr w:rsidR="00023699" w:rsidRPr="00023699" w14:paraId="0F43F871" w14:textId="77777777" w:rsidTr="00023699">
        <w:tc>
          <w:tcPr>
            <w:tcW w:w="3035" w:type="dxa"/>
            <w:hideMark/>
          </w:tcPr>
          <w:p w14:paraId="48635654"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Managerial communication &amp; complaint response</w:t>
            </w:r>
          </w:p>
        </w:tc>
        <w:tc>
          <w:tcPr>
            <w:tcW w:w="0" w:type="auto"/>
            <w:hideMark/>
          </w:tcPr>
          <w:p w14:paraId="25F3A66A"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 xml:space="preserve">Two-way communication increases </w:t>
            </w:r>
            <w:r w:rsidRPr="00023699">
              <w:rPr>
                <w:rFonts w:ascii="Arial" w:hAnsi="Arial" w:cs="Arial"/>
                <w:bCs/>
                <w:i/>
                <w:iCs/>
                <w:sz w:val="20"/>
                <w:lang w:val="en-ID"/>
              </w:rPr>
              <w:t>trust</w:t>
            </w:r>
            <w:r w:rsidRPr="00023699">
              <w:rPr>
                <w:rFonts w:ascii="Arial" w:hAnsi="Arial" w:cs="Arial"/>
                <w:bCs/>
                <w:sz w:val="20"/>
                <w:lang w:val="en-ID"/>
              </w:rPr>
              <w:t xml:space="preserve"> and belonging to the organization</w:t>
            </w:r>
            <w:r w:rsidRPr="00023699">
              <w:rPr>
                <w:rFonts w:ascii="Arial" w:hAnsi="Arial" w:cs="Arial"/>
                <w:bCs/>
                <w:sz w:val="20"/>
              </w:rPr>
              <w:t>.</w:t>
            </w:r>
          </w:p>
        </w:tc>
      </w:tr>
      <w:tr w:rsidR="00023699" w:rsidRPr="00023699" w14:paraId="69B316E0" w14:textId="77777777" w:rsidTr="00023699">
        <w:tc>
          <w:tcPr>
            <w:tcW w:w="3035" w:type="dxa"/>
            <w:hideMark/>
          </w:tcPr>
          <w:p w14:paraId="3D9EC8EA"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SOP &amp; consistency of rule enforcement</w:t>
            </w:r>
          </w:p>
        </w:tc>
        <w:tc>
          <w:tcPr>
            <w:tcW w:w="0" w:type="auto"/>
            <w:hideMark/>
          </w:tcPr>
          <w:p w14:paraId="0F8E85E3" w14:textId="77777777" w:rsidR="00023699" w:rsidRPr="00023699" w:rsidRDefault="00023699" w:rsidP="00023699">
            <w:pPr>
              <w:pStyle w:val="Body"/>
              <w:spacing w:after="0"/>
              <w:rPr>
                <w:rFonts w:ascii="Arial" w:hAnsi="Arial" w:cs="Arial"/>
                <w:bCs/>
                <w:sz w:val="20"/>
              </w:rPr>
            </w:pPr>
            <w:r w:rsidRPr="00023699">
              <w:rPr>
                <w:rFonts w:ascii="Arial" w:hAnsi="Arial" w:cs="Arial"/>
                <w:bCs/>
                <w:sz w:val="20"/>
                <w:lang w:val="en-ID"/>
              </w:rPr>
              <w:t>Clear and fair rules reinforce employee sense of security, trust, and loyalty</w:t>
            </w:r>
            <w:r w:rsidRPr="00023699">
              <w:rPr>
                <w:rFonts w:ascii="Arial" w:hAnsi="Arial" w:cs="Arial"/>
                <w:bCs/>
                <w:sz w:val="20"/>
              </w:rPr>
              <w:t>.</w:t>
            </w:r>
          </w:p>
        </w:tc>
      </w:tr>
    </w:tbl>
    <w:p w14:paraId="1EF13AF0" w14:textId="77777777" w:rsidR="00023699" w:rsidRPr="00023699" w:rsidRDefault="00023699" w:rsidP="00441B6F">
      <w:pPr>
        <w:pStyle w:val="Body"/>
        <w:spacing w:after="0"/>
        <w:rPr>
          <w:rFonts w:ascii="Arial" w:hAnsi="Arial" w:cs="Arial"/>
          <w:lang w:val="en-ID"/>
        </w:rPr>
      </w:pPr>
    </w:p>
    <w:p w14:paraId="4BFFE473" w14:textId="63F763E8" w:rsidR="00023699" w:rsidRDefault="00023699" w:rsidP="00023699">
      <w:pPr>
        <w:pStyle w:val="Body"/>
        <w:spacing w:after="0"/>
        <w:rPr>
          <w:rFonts w:ascii="Arial" w:hAnsi="Arial" w:cs="Arial"/>
        </w:rPr>
      </w:pPr>
      <w:r>
        <w:rPr>
          <w:rFonts w:ascii="Arial" w:hAnsi="Arial" w:cs="Arial"/>
          <w:b/>
          <w:u w:val="single"/>
        </w:rPr>
        <w:t>3</w:t>
      </w:r>
      <w:r w:rsidRPr="00902823">
        <w:rPr>
          <w:rFonts w:ascii="Arial" w:hAnsi="Arial" w:cs="Arial"/>
          <w:b/>
          <w:u w:val="single"/>
        </w:rPr>
        <w:t>.1.</w:t>
      </w:r>
      <w:r>
        <w:rPr>
          <w:rFonts w:ascii="Arial" w:hAnsi="Arial" w:cs="Arial"/>
          <w:b/>
          <w:u w:val="single"/>
        </w:rPr>
        <w:t>3</w:t>
      </w:r>
      <w:r w:rsidRPr="00902823">
        <w:rPr>
          <w:rFonts w:ascii="Arial" w:hAnsi="Arial" w:cs="Arial"/>
          <w:b/>
          <w:u w:val="single"/>
        </w:rPr>
        <w:t xml:space="preserve"> </w:t>
      </w:r>
      <w:r w:rsidRPr="00023699">
        <w:rPr>
          <w:rFonts w:ascii="Arial" w:hAnsi="Arial" w:cs="Arial"/>
          <w:b/>
          <w:u w:val="single"/>
        </w:rPr>
        <w:t>Employee Perception of Work Well-Being Programs and Their Implications for Loyalty</w:t>
      </w:r>
    </w:p>
    <w:p w14:paraId="5C950A4E" w14:textId="66C0B61A" w:rsidR="00023699" w:rsidRPr="00023699" w:rsidRDefault="00023699" w:rsidP="00023699">
      <w:pPr>
        <w:pStyle w:val="Body"/>
        <w:spacing w:after="0"/>
        <w:rPr>
          <w:rFonts w:ascii="Arial" w:hAnsi="Arial" w:cs="Arial"/>
          <w:bCs/>
        </w:rPr>
      </w:pPr>
      <w:r w:rsidRPr="00023699">
        <w:rPr>
          <w:rFonts w:ascii="Arial" w:hAnsi="Arial" w:cs="Arial"/>
          <w:bCs/>
          <w:lang w:val="en-ID"/>
        </w:rPr>
        <w:lastRenderedPageBreak/>
        <w:t xml:space="preserve">Positive perception of the work welfare program at PT. </w:t>
      </w:r>
      <w:proofErr w:type="spellStart"/>
      <w:r w:rsidRPr="00023699">
        <w:rPr>
          <w:rFonts w:ascii="Arial" w:hAnsi="Arial" w:cs="Arial"/>
          <w:bCs/>
          <w:lang w:val="en-ID"/>
        </w:rPr>
        <w:t>Tanjungenim</w:t>
      </w:r>
      <w:proofErr w:type="spellEnd"/>
      <w:r w:rsidRPr="00023699">
        <w:rPr>
          <w:rFonts w:ascii="Arial" w:hAnsi="Arial" w:cs="Arial"/>
          <w:bCs/>
          <w:lang w:val="en-ID"/>
        </w:rPr>
        <w:t xml:space="preserve"> Lestari is closely related to the real experience of employees in receiving direct benefits from various policies. Strategic programs such as service bond scholarships, educational facilities, and self-development training are seen as a form of long-term investment by the company in improving individual competencies. Employees who receive scholarships feel a moral responsibility to serve the company again after completing their education. "I got a college scholarship from a company that was then obliged to follow an official bond to work in the company for 3 years." (NS 2)</w:t>
      </w:r>
    </w:p>
    <w:p w14:paraId="492531E5" w14:textId="6B913C9D" w:rsidR="00023699" w:rsidRPr="00023699" w:rsidRDefault="00023699" w:rsidP="00023699">
      <w:pPr>
        <w:pStyle w:val="Body"/>
        <w:spacing w:after="0"/>
        <w:rPr>
          <w:rFonts w:ascii="Arial" w:hAnsi="Arial" w:cs="Arial"/>
          <w:bCs/>
        </w:rPr>
      </w:pPr>
      <w:r w:rsidRPr="00023699">
        <w:rPr>
          <w:rFonts w:ascii="Arial" w:hAnsi="Arial" w:cs="Arial"/>
          <w:bCs/>
          <w:lang w:val="en-ID"/>
        </w:rPr>
        <w:t>The experience strengthens emotional attachment and fosters loyalty based on gratitude and responsibility. On the other hand, a safe, comfortable, and supportive work environment is also a dominant factor in forming loyalty. Harmonious interpersonal relationships and facility support create a sense of belonging and suppress the desire to change jobs. "It's comfortable here, the work is clear, the environment is also supportive. Unless there's a really good offer... I just thought." (NS 7)</w:t>
      </w:r>
    </w:p>
    <w:p w14:paraId="6F9C896F" w14:textId="01161800" w:rsidR="00023699" w:rsidRPr="00023699" w:rsidRDefault="00023699" w:rsidP="00023699">
      <w:pPr>
        <w:pStyle w:val="Body"/>
        <w:spacing w:after="0"/>
        <w:rPr>
          <w:rFonts w:ascii="Arial" w:hAnsi="Arial" w:cs="Arial"/>
          <w:bCs/>
        </w:rPr>
      </w:pPr>
      <w:r w:rsidRPr="00023699">
        <w:rPr>
          <w:rFonts w:ascii="Arial" w:hAnsi="Arial" w:cs="Arial"/>
          <w:bCs/>
          <w:lang w:val="en-ID"/>
        </w:rPr>
        <w:t>In addition to job comfort, loyalty is also formed by a clear perception of career path. Employees consider growth opportunities and the suitability of company values to be the main factors to stay afloat. "So far I'm still staying here. But if there is a better offer it might be considered... now again in the final year of the scholarship contract." (NS 5)</w:t>
      </w:r>
    </w:p>
    <w:p w14:paraId="4581B1D7" w14:textId="4DBBD3B6" w:rsidR="00023699" w:rsidRPr="00023699" w:rsidRDefault="00023699" w:rsidP="00023699">
      <w:pPr>
        <w:pStyle w:val="Body"/>
        <w:spacing w:after="0"/>
        <w:rPr>
          <w:rFonts w:ascii="Arial" w:hAnsi="Arial" w:cs="Arial"/>
          <w:bCs/>
        </w:rPr>
      </w:pPr>
      <w:r w:rsidRPr="00023699">
        <w:rPr>
          <w:rFonts w:ascii="Arial" w:hAnsi="Arial" w:cs="Arial"/>
          <w:bCs/>
          <w:lang w:val="en-ID"/>
        </w:rPr>
        <w:t>Welfare facilities that touch on the family aspect also strengthen loyalty because it creates a sense of financial and emotional security. The provision of health services, children's education, and transportation allows employees to focus on working without domestic burdens. "Household needs are met, children's schools are safe, and they can still occasionally take their families for a walk." (NS 15)</w:t>
      </w:r>
    </w:p>
    <w:p w14:paraId="0DE78C75" w14:textId="312FED8E" w:rsidR="00023699" w:rsidRPr="00023699" w:rsidRDefault="00023699" w:rsidP="00023699">
      <w:pPr>
        <w:pStyle w:val="Body"/>
        <w:spacing w:after="0"/>
        <w:rPr>
          <w:rFonts w:ascii="Arial" w:hAnsi="Arial" w:cs="Arial"/>
          <w:bCs/>
        </w:rPr>
      </w:pPr>
      <w:r w:rsidRPr="00023699">
        <w:rPr>
          <w:rFonts w:ascii="Arial" w:hAnsi="Arial" w:cs="Arial"/>
          <w:bCs/>
          <w:lang w:val="en-ID"/>
        </w:rPr>
        <w:t>Employees also appreciate the health facilities and open communication between management and employees. Maintained health and transparent communication create a sense of trust and engagement within the organization. "What I appreciate the most is the health facilities. Because if we are healthy, our work is also maximum." (NS 12)</w:t>
      </w:r>
    </w:p>
    <w:p w14:paraId="4582CE0D" w14:textId="39AFC6A3" w:rsidR="00023699" w:rsidRPr="00023699" w:rsidRDefault="00023699" w:rsidP="00023699">
      <w:pPr>
        <w:pStyle w:val="Body"/>
        <w:spacing w:after="0"/>
        <w:rPr>
          <w:rFonts w:ascii="Arial" w:hAnsi="Arial" w:cs="Arial"/>
          <w:bCs/>
        </w:rPr>
      </w:pPr>
      <w:r w:rsidRPr="00023699">
        <w:rPr>
          <w:rFonts w:ascii="Arial" w:hAnsi="Arial" w:cs="Arial"/>
          <w:bCs/>
          <w:lang w:val="en-ID"/>
        </w:rPr>
        <w:t xml:space="preserve">In addition, self-development opportunities through training and project variety increase motivation and prevent burnout. "The work is challenging, and I love it. Each project is different, so it's not monotonous." (NS 15) Some employees even emphasized that despite the offer of jobs with higher salaries, comfort and stability at PT. </w:t>
      </w:r>
      <w:proofErr w:type="spellStart"/>
      <w:r w:rsidRPr="00023699">
        <w:rPr>
          <w:rFonts w:ascii="Arial" w:hAnsi="Arial" w:cs="Arial"/>
          <w:bCs/>
          <w:lang w:val="en-ID"/>
        </w:rPr>
        <w:t>Tanjungenim</w:t>
      </w:r>
      <w:proofErr w:type="spellEnd"/>
      <w:r w:rsidRPr="00023699">
        <w:rPr>
          <w:rFonts w:ascii="Arial" w:hAnsi="Arial" w:cs="Arial"/>
          <w:bCs/>
          <w:lang w:val="en-ID"/>
        </w:rPr>
        <w:t xml:space="preserve"> Lestari made them choose to stay. "Happy, alhamdulillah... If you have found a workplace that makes you mentally and financially comfortable, I don't think there is any reason to move." (NS 14)</w:t>
      </w:r>
    </w:p>
    <w:p w14:paraId="7D028BD6" w14:textId="46279E71" w:rsidR="00023699" w:rsidRDefault="00023699" w:rsidP="00023699">
      <w:pPr>
        <w:pStyle w:val="Body"/>
        <w:spacing w:after="0"/>
        <w:rPr>
          <w:rFonts w:ascii="Arial" w:hAnsi="Arial" w:cs="Arial"/>
          <w:bCs/>
          <w:lang w:val="en-ID"/>
        </w:rPr>
      </w:pPr>
      <w:r w:rsidRPr="00023699">
        <w:rPr>
          <w:rFonts w:ascii="Arial" w:hAnsi="Arial" w:cs="Arial"/>
          <w:bCs/>
          <w:lang w:val="en-ID"/>
        </w:rPr>
        <w:t xml:space="preserve">Overall, positive perceptions of well-being programs show that holistic well-being, including financial, social, emotional, and spiritual aspects, has been successful in increasing employee satisfaction and loyalty. This approach strengthens the </w:t>
      </w:r>
      <w:r w:rsidRPr="00023699">
        <w:rPr>
          <w:rFonts w:ascii="Arial" w:hAnsi="Arial" w:cs="Arial"/>
          <w:bCs/>
          <w:i/>
          <w:iCs/>
          <w:lang w:val="en-ID"/>
        </w:rPr>
        <w:t>sense of belonging</w:t>
      </w:r>
      <w:r w:rsidRPr="00023699">
        <w:rPr>
          <w:rFonts w:ascii="Arial" w:hAnsi="Arial" w:cs="Arial"/>
          <w:bCs/>
          <w:lang w:val="en-ID"/>
        </w:rPr>
        <w:t xml:space="preserve"> and creates a sustainable working relationship between the company and the workforce. Thus, the welfare strategy at PT. </w:t>
      </w:r>
      <w:proofErr w:type="spellStart"/>
      <w:r w:rsidRPr="00023699">
        <w:rPr>
          <w:rFonts w:ascii="Arial" w:hAnsi="Arial" w:cs="Arial"/>
          <w:bCs/>
          <w:lang w:val="en-ID"/>
        </w:rPr>
        <w:t>Tanjungenim</w:t>
      </w:r>
      <w:proofErr w:type="spellEnd"/>
      <w:r w:rsidRPr="00023699">
        <w:rPr>
          <w:rFonts w:ascii="Arial" w:hAnsi="Arial" w:cs="Arial"/>
          <w:bCs/>
          <w:lang w:val="en-ID"/>
        </w:rPr>
        <w:t xml:space="preserve"> Lestari can be seen as a long-term investment that not only maintains the stability of human resources, but also supports the sustainability of the organization as a whole.</w:t>
      </w:r>
    </w:p>
    <w:p w14:paraId="37AAB567" w14:textId="77777777" w:rsidR="00023699" w:rsidRDefault="00023699" w:rsidP="00441B6F">
      <w:pPr>
        <w:pStyle w:val="Body"/>
        <w:spacing w:after="0"/>
        <w:rPr>
          <w:rFonts w:ascii="Arial" w:hAnsi="Arial" w:cs="Arial"/>
        </w:rPr>
      </w:pPr>
    </w:p>
    <w:p w14:paraId="3D1BDA23" w14:textId="59D5191A" w:rsidR="00023699" w:rsidRPr="00023699" w:rsidRDefault="00023699" w:rsidP="00023699">
      <w:pPr>
        <w:pStyle w:val="Body"/>
        <w:rPr>
          <w:rFonts w:ascii="Arial" w:hAnsi="Arial" w:cs="Arial"/>
        </w:rPr>
      </w:pPr>
      <w:r>
        <w:rPr>
          <w:rFonts w:ascii="Arial" w:hAnsi="Arial" w:cs="Arial"/>
          <w:b/>
        </w:rPr>
        <w:t>3.2 Discussion</w:t>
      </w:r>
    </w:p>
    <w:p w14:paraId="08826764" w14:textId="6283148C" w:rsidR="00023699" w:rsidRDefault="00023699" w:rsidP="00023699">
      <w:pPr>
        <w:pStyle w:val="Body"/>
        <w:spacing w:after="0"/>
        <w:rPr>
          <w:rFonts w:ascii="Arial" w:hAnsi="Arial" w:cs="Arial"/>
        </w:rPr>
      </w:pPr>
      <w:r w:rsidRPr="00023699">
        <w:rPr>
          <w:rFonts w:ascii="Arial" w:hAnsi="Arial" w:cs="Arial"/>
          <w:b/>
          <w:u w:val="single"/>
        </w:rPr>
        <w:t>3.</w:t>
      </w:r>
      <w:r>
        <w:rPr>
          <w:rFonts w:ascii="Arial" w:hAnsi="Arial" w:cs="Arial"/>
          <w:b/>
          <w:u w:val="single"/>
        </w:rPr>
        <w:t>2</w:t>
      </w:r>
      <w:r w:rsidRPr="00023699">
        <w:rPr>
          <w:rFonts w:ascii="Arial" w:hAnsi="Arial" w:cs="Arial"/>
          <w:b/>
          <w:u w:val="single"/>
        </w:rPr>
        <w:t>.1 Factors Affecting Job Satisfaction</w:t>
      </w:r>
    </w:p>
    <w:p w14:paraId="3A99FFC0"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Employee satisfaction of PT. </w:t>
      </w:r>
      <w:proofErr w:type="spellStart"/>
      <w:r w:rsidRPr="00023699">
        <w:rPr>
          <w:rFonts w:ascii="Arial" w:hAnsi="Arial" w:cs="Arial"/>
          <w:lang w:val="en-ID"/>
        </w:rPr>
        <w:t>Tanjungenim</w:t>
      </w:r>
      <w:proofErr w:type="spellEnd"/>
      <w:r w:rsidRPr="00023699">
        <w:rPr>
          <w:rFonts w:ascii="Arial" w:hAnsi="Arial" w:cs="Arial"/>
          <w:lang w:val="en-ID"/>
        </w:rPr>
        <w:t xml:space="preserve"> Lestari Pulp and Paper </w:t>
      </w:r>
      <w:proofErr w:type="spellStart"/>
      <w:r w:rsidRPr="00023699">
        <w:rPr>
          <w:rFonts w:ascii="Arial" w:hAnsi="Arial" w:cs="Arial"/>
          <w:lang w:val="en-ID"/>
        </w:rPr>
        <w:t>Muara</w:t>
      </w:r>
      <w:proofErr w:type="spellEnd"/>
      <w:r w:rsidRPr="00023699">
        <w:rPr>
          <w:rFonts w:ascii="Arial" w:hAnsi="Arial" w:cs="Arial"/>
          <w:lang w:val="en-ID"/>
        </w:rPr>
        <w:t xml:space="preserve"> </w:t>
      </w:r>
      <w:proofErr w:type="spellStart"/>
      <w:r w:rsidRPr="00023699">
        <w:rPr>
          <w:rFonts w:ascii="Arial" w:hAnsi="Arial" w:cs="Arial"/>
          <w:lang w:val="en-ID"/>
        </w:rPr>
        <w:t>Enim</w:t>
      </w:r>
      <w:proofErr w:type="spellEnd"/>
      <w:r w:rsidRPr="00023699">
        <w:rPr>
          <w:rFonts w:ascii="Arial" w:hAnsi="Arial" w:cs="Arial"/>
          <w:lang w:val="en-ID"/>
        </w:rPr>
        <w:t xml:space="preserve"> is influenced by a combination of motivational and hygienic factors as described in </w:t>
      </w:r>
      <w:r w:rsidRPr="00023699">
        <w:rPr>
          <w:rFonts w:ascii="Arial" w:hAnsi="Arial" w:cs="Arial"/>
          <w:i/>
          <w:iCs/>
          <w:lang w:val="en-ID"/>
        </w:rPr>
        <w:t>Two-Factor Theory</w:t>
      </w:r>
      <w:r w:rsidRPr="00023699">
        <w:rPr>
          <w:rFonts w:ascii="Arial" w:hAnsi="Arial" w:cs="Arial"/>
          <w:lang w:val="en-ID"/>
        </w:rPr>
        <w:t xml:space="preserve"> by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Herzberg","given":"Frederick","non-dropping-particle":"","parse-names":false,"suffix":""}],"container-title":"World","id":"ITEM-1","issued":{"date-parts":[["1966"]]},"title":"Work and the nature of man","type":"article-journal"},"suppress-author":1,"uris":["http://www.mendeley.com/documents/?uuid=87a4d56c-43bf-4e92-9d96-96282f63c208"]}],"mendeley":{"formattedCitation":"(1966)","manualFormatting":" Herzberg (1966)","plainTextFormattedCitation":"(1966)","previouslyFormattedCitation":"[2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Herzberg (1966).</w:t>
      </w:r>
      <w:r w:rsidRPr="00023699">
        <w:rPr>
          <w:rFonts w:ascii="Arial" w:hAnsi="Arial" w:cs="Arial"/>
        </w:rPr>
        <w:fldChar w:fldCharType="end"/>
      </w:r>
      <w:r w:rsidRPr="00023699">
        <w:rPr>
          <w:rFonts w:ascii="Arial" w:hAnsi="Arial" w:cs="Arial"/>
          <w:lang w:val="en-ID"/>
        </w:rPr>
        <w:t xml:space="preserve"> Hygienic factors such as company policies, salaries, and a conducive work environment function to prevent dissatisfaction, while motivating factors such as recognition, responsibility, and career development increase intrinsic satisfaction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Azwanda","given":"Y E H","non-dropping-particle":"","parse-names":false,"suffix":""},{"dropping-particle":"","family":"Hasri","given":"S","non-dropping-particle":"","parse-names":false,"suffix":""}],"container-title":"Jurnal Studi Multidisipliner","id":"ITEM-1","issue":"12","issued":{"date-parts":[["2024"]]},"page":"2118-7453","title":"Model Dua Faktor Herzberg Dalam Meningkatkan Motivasi Kerja Pegawai","type":"article-journal","volume":"8"},"uris":["http://www.mendeley.com/documents/?uuid=9ba5a168-b55d-4245-86d3-43110687d592"]}],"mendeley":{"formattedCitation":"(Azwanda &amp; Hasri, 2024)","plainTextFormattedCitation":"(Azwanda &amp; Hasri, 2024)","previouslyFormattedCitation":"[3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Azwanda &amp; Hasri, 2024).</w:t>
      </w:r>
      <w:r w:rsidRPr="00023699">
        <w:rPr>
          <w:rFonts w:ascii="Arial" w:hAnsi="Arial" w:cs="Arial"/>
        </w:rPr>
        <w:fldChar w:fldCharType="end"/>
      </w:r>
      <w:r w:rsidRPr="00023699">
        <w:rPr>
          <w:rFonts w:ascii="Arial" w:hAnsi="Arial" w:cs="Arial"/>
          <w:lang w:val="en-ID"/>
        </w:rPr>
        <w:t xml:space="preserve"> This is consistent with the research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828-5271","author":[{"dropping-particle":"","family":"Fidtriana","given":"Elna","non-dropping-particle":"","parse-names":false,"suffix":""},{"dropping-particle":"","family":"Mustahidda","given":"Rahmania","non-dropping-particle":"","parse-names":false,"suffix":""}],"container-title":"J-CEKI: Jurnal Cendekia Ilmiah","id":"ITEM-1","issue":"3","issued":{"date-parts":[["2025"]]},"page":"2619-2628","title":"Pengaruh Kompensasi, Lingkungan Kerja, Pengembangan Karir terhadap Kepuasan Kerja Karyawan","type":"article-journal","volume":"4"},"suppress-author":1,"uris":["http://www.mendeley.com/documents/?uuid=23ff3ef8-4266-485b-a955-62ddb43370e4"]}],"mendeley":{"formattedCitation":"(2025)","manualFormatting":"Fidtriana &amp; Mustahidda (2025)","plainTextFormattedCitation":"(2025)","previouslyFormattedCitation":"[3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of Fidtriana &amp; Mustahidda (2025)</w:t>
      </w:r>
      <w:r w:rsidRPr="00023699">
        <w:rPr>
          <w:rFonts w:ascii="Arial" w:hAnsi="Arial" w:cs="Arial"/>
        </w:rPr>
        <w:fldChar w:fldCharType="end"/>
      </w:r>
      <w:r w:rsidRPr="00023699">
        <w:rPr>
          <w:rFonts w:ascii="Arial" w:hAnsi="Arial" w:cs="Arial"/>
          <w:lang w:val="en-ID"/>
        </w:rPr>
        <w:t xml:space="preserve"> which shows that the work environment and career development have a positive effect on employee satisfaction. The </w:t>
      </w:r>
      <w:proofErr w:type="spellStart"/>
      <w:r w:rsidRPr="00023699">
        <w:rPr>
          <w:rFonts w:ascii="Arial" w:hAnsi="Arial" w:cs="Arial"/>
          <w:lang w:val="en-ID"/>
        </w:rPr>
        <w:t>fulfillment</w:t>
      </w:r>
      <w:proofErr w:type="spellEnd"/>
      <w:r w:rsidRPr="00023699">
        <w:rPr>
          <w:rFonts w:ascii="Arial" w:hAnsi="Arial" w:cs="Arial"/>
          <w:lang w:val="en-ID"/>
        </w:rPr>
        <w:t xml:space="preserve"> of basic and psychological needs as described in Maslow's hierarchy of needs theory also encourages loyalty and higher performance.</w:t>
      </w:r>
    </w:p>
    <w:p w14:paraId="189E93D8"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Empirically, several key factors have been found to influence job satisfaction. First, salary and career are the main determinants because compensation is above the UMR and on time creates a sense of financial security. </w:t>
      </w:r>
      <w:r w:rsidRPr="00023699">
        <w:rPr>
          <w:rFonts w:ascii="Arial" w:hAnsi="Arial" w:cs="Arial"/>
          <w:lang w:val="en-ID"/>
        </w:rPr>
        <w:fldChar w:fldCharType="begin" w:fldLock="1"/>
      </w:r>
      <w:r w:rsidRPr="00023699">
        <w:rPr>
          <w:rFonts w:ascii="Arial" w:hAnsi="Arial" w:cs="Arial"/>
          <w:lang w:val="en-ID"/>
        </w:rPr>
        <w:instrText>ADDIN CSL_CITATION {"citationItems":[{"id":"ITEM-1","itemData":{"ISBN":"1728196779","author":[{"dropping-particle":"","family":"Rahimi","given":"Ramy A","non-dropping-particle":"","parse-names":false,"suffix":""}],"container-title":"2020 International Conference on Decision Aid Sciences and Application (DASA)","id":"ITEM-1","issued":{"date-parts":[["2020"]]},"page":"376-381","publisher":"IEEE","title":"Understanding the key factors that influence employee loyalty in public organizations","type":"paper-conference"},"suppress-author":1,"uris":["http://www.mendeley.com/documents/?uuid=f0661d53-42ce-4b0c-9b14-74684421148b"]}],"mendeley":{"formattedCitation":"(2020)","manualFormatting":" Rahimi (2020)","plainTextFormattedCitation":"(2020)","previouslyFormattedCitation":"[3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Rahimi (2020)</w:t>
      </w:r>
      <w:r w:rsidRPr="00023699">
        <w:rPr>
          <w:rFonts w:ascii="Arial" w:hAnsi="Arial" w:cs="Arial"/>
        </w:rPr>
        <w:fldChar w:fldCharType="end"/>
      </w:r>
      <w:r w:rsidRPr="00023699">
        <w:rPr>
          <w:rFonts w:ascii="Arial" w:hAnsi="Arial" w:cs="Arial"/>
          <w:lang w:val="en-ID"/>
        </w:rPr>
        <w:t xml:space="preserve"> stated that empowerment, compensation, training, and promotion opportunities have a significant effect on employee satisfaction and loyalty. Second, the proximity of the work location supports work-life balance, in line with the findings  of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597-792X","author":[{"dropping-particle":"","family":"Anifah","given":"Anifah","non-dropping-particle":"","parse-names":false,"suffix":""},{"dropping-particle":"","family":"FoEh","given":"John E H J","non-dropping-particle":"","parse-names":false,"suffix":""}],"container-title":"Jurnal Kajian Ilmiah","id":"ITEM-1","issue":"3","issued":{"date-parts":[["2022"]]},"page":"253-266","title":"Faktor Pengaruh Kepuasan Kerja Dan Loyalitas Kerja","type":"article-journal","volume":"22"},"suppress-author":1,"uris":["http://www.mendeley.com/documents/?uuid=2614f4b3-4658-4af7-adf4-9aa2e18f72e5"]}],"mendeley":{"formattedCitation":"(2022)","manualFormatting":" Anifah &amp; FoEh (2022)","plainTextFormattedCitation":"(2022)","previouslyFormattedCitation":"[33]"},"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Anifah &amp; FoEh (2022)</w:t>
      </w:r>
      <w:r w:rsidRPr="00023699">
        <w:rPr>
          <w:rFonts w:ascii="Arial" w:hAnsi="Arial" w:cs="Arial"/>
        </w:rPr>
        <w:fldChar w:fldCharType="end"/>
      </w:r>
      <w:r w:rsidRPr="00023699">
        <w:rPr>
          <w:rFonts w:ascii="Arial" w:hAnsi="Arial" w:cs="Arial"/>
          <w:lang w:val="en-ID"/>
        </w:rPr>
        <w:t xml:space="preserve"> that distance to residence, training, and working period affect satisfaction.</w:t>
      </w:r>
    </w:p>
    <w:p w14:paraId="42D342E9"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Furthermore, the company's facilities also proved to be an important aspect. Facilities such as sports, housing, children's schools, and healthcare improve employee well-being and loyalty. </w:t>
      </w:r>
      <w:r w:rsidRPr="00023699">
        <w:rPr>
          <w:rFonts w:ascii="Arial" w:hAnsi="Arial" w:cs="Arial"/>
          <w:lang w:val="en-ID"/>
        </w:rPr>
        <w:fldChar w:fldCharType="begin" w:fldLock="1"/>
      </w:r>
      <w:r w:rsidRPr="00023699">
        <w:rPr>
          <w:rFonts w:ascii="Arial" w:hAnsi="Arial" w:cs="Arial"/>
          <w:lang w:val="en-ID"/>
        </w:rPr>
        <w:instrText>ADDIN CSL_CITATION {"citationItems":[{"id":"ITEM-1","itemData":{"ISBN":"623784533X","author":[{"dropping-particle":"","family":"Linando","given":"Jaya Addin","non-dropping-particle":"","parse-names":false,"suffix":""}],"id":"ITEM-1","issued":{"date-parts":[["2021"]]},"publisher":"UPP STIM YKPN","publisher-place":"Yogyakarta","title":"Manajemen Kinerja: konsep praktis &amp; perspektif islam","type":"thesis"},"suppress-author":1,"uris":["http://www.mendeley.com/documents/?uuid=ce3b29c4-81d6-43df-9386-0b5fdf5df775"]}],"mendeley":{"formattedCitation":"(2021)","manualFormatting":" Linando (2021)","plainTextFormattedCitation":"(2021)","previouslyFormattedCitation":"[3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Linando (2021)</w:t>
      </w:r>
      <w:r w:rsidRPr="00023699">
        <w:rPr>
          <w:rFonts w:ascii="Arial" w:hAnsi="Arial" w:cs="Arial"/>
        </w:rPr>
        <w:fldChar w:fldCharType="end"/>
      </w:r>
      <w:r w:rsidRPr="00023699">
        <w:rPr>
          <w:rFonts w:ascii="Arial" w:hAnsi="Arial" w:cs="Arial"/>
          <w:lang w:val="en-ID"/>
        </w:rPr>
        <w:t xml:space="preserve"> emphasized that meeting employee needs can improve motivation and performance, while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948-460X","author":[{"dropping-particle":"","family":"Aini","given":"Maulida Khusna Nur","non-dropping-particle":"","parse-names":false,"suffix":""},{"dropping-particle":"","family":"Linando","given":"Jaya Addin","non-dropping-particle":"","parse-names":false,"suffix":""}],"container-title":"iBAF e-Proceedings","id":"ITEM-1","issue":"1","issued":{"date-parts":[["2024"]]},"page":"650-660","title":"The role of schools in encouraging the motivation of contract teachers in islamic schools","type":"article-journal","volume":"11"},"suppress-author":1,"uris":["http://www.mendeley.com/documents/?uuid=1d3b1cf9-bfe2-4b34-9d66-81da5181a371"]}],"mendeley":{"formattedCitation":"(2024)","manualFormatting":" Aini &amp; Linando (2024)","plainTextFormattedCitation":"(2024)","previouslyFormattedCitation":"[3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Aini &amp; Linando (2024)</w:t>
      </w:r>
      <w:r w:rsidRPr="00023699">
        <w:rPr>
          <w:rFonts w:ascii="Arial" w:hAnsi="Arial" w:cs="Arial"/>
        </w:rPr>
        <w:fldChar w:fldCharType="end"/>
      </w:r>
      <w:r w:rsidRPr="00023699">
        <w:rPr>
          <w:rFonts w:ascii="Arial" w:hAnsi="Arial" w:cs="Arial"/>
          <w:lang w:val="en-ID"/>
        </w:rPr>
        <w:t xml:space="preserve"> added that when workers feel cared for and their needs are met, employees tend to work more seriously and professionally because they feel cared for by the company. These results are consistent with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623-2634","author":[{"dropping-particle":"","family":"Prawira","given":"Indra","non-dropping-particle":"","parse-names":false,"suffix":""}],"container-title":"Maneggio: Jurnal Ilmiah Magister Manajemen","id":"ITEM-1","issue":"1","issued":{"date-parts":[["2020"]]},"page":"28-40","title":"Pengaruh Kompensasi, Kepemimpinan Dan Fasilitas Kerja Terhadap Kepuasan Kerja Pegawai","type":"article-journal","volume":"3"},"suppress-author":1,"uris":["http://www.mendeley.com/documents/?uuid=68cf77dd-1c4f-40ae-8357-2f231df89a81"]}],"mendeley":{"formattedCitation":"(2020)","manualFormatting":" Prawira (2020)","plainTextFormattedCitation":"(2020)","previouslyFormattedCitation":"[3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Prawira (2020)</w:t>
      </w:r>
      <w:r w:rsidRPr="00023699">
        <w:rPr>
          <w:rFonts w:ascii="Arial" w:hAnsi="Arial" w:cs="Arial"/>
        </w:rPr>
        <w:fldChar w:fldCharType="end"/>
      </w:r>
      <w:r w:rsidRPr="00023699">
        <w:rPr>
          <w:rFonts w:ascii="Arial" w:hAnsi="Arial" w:cs="Arial"/>
          <w:lang w:val="en-ID"/>
        </w:rPr>
        <w:t xml:space="preserve"> who found that complete work facilities increase employee satisfaction and performance.</w:t>
      </w:r>
    </w:p>
    <w:p w14:paraId="3D840B3D"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In terms of the social environment, harmonious relationships between colleagues create emotional support and a sense of security. According to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948-460X","author":[{"dropping-particle":"","family":"Aini","given":"Maulida Khusna Nur","non-dropping-particle":"","parse-names":false,"suffix":""},{"dropping-particle":"","family":"Linando","given":"Jaya Addin","non-dropping-particle":"","parse-names":false,"suffix":""}],"container-title":"iBAF e-Proceedings","id":"ITEM-1","issue":"1","issued":{"date-parts":[["2024"]]},"page":"650-660","title":"The role of schools in encouraging the motivation of contract teachers in islamic schools","type":"article-journal","volume":"11"},"suppress-author":1,"uris":["http://www.mendeley.com/documents/?uuid=1d3b1cf9-bfe2-4b34-9d66-81da5181a371"]}],"mendeley":{"formattedCitation":"(2024)","manualFormatting":" Aini &amp; Linando (2024)","plainTextFormattedCitation":"(2024)","previouslyFormattedCitation":"[3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Aini &amp; Linando (2024),</w:t>
      </w:r>
      <w:r w:rsidRPr="00023699">
        <w:rPr>
          <w:rFonts w:ascii="Arial" w:hAnsi="Arial" w:cs="Arial"/>
        </w:rPr>
        <w:fldChar w:fldCharType="end"/>
      </w:r>
      <w:r w:rsidRPr="00023699">
        <w:rPr>
          <w:rFonts w:ascii="Arial" w:hAnsi="Arial" w:cs="Arial"/>
          <w:lang w:val="en-ID"/>
        </w:rPr>
        <w:t xml:space="preserve"> relationships between colleagues are the key to creating a conducive work environment. The values of mutual respect, fairness and empathy are essential in the work environment. Supportive coworkers can create a sense of security, emotional support, and also loyalty, which can lead to higher levels of happiness and productivity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948-460X","author":[{"dropping-particle":"","family":"Aini","given":"Maulida Khusna Nur","non-dropping-particle":"","parse-names":false,"suffix":""},{"dropping-particle":"","family":"Linando","given":"Jaya Addin","non-dropping-particle":"","parse-names":false,"suffix":""}],"container-title":"iBAF e-Proceedings","id":"ITEM-1","issue":"1","issued":{"date-parts":[["2024"]]},"page":"650-660","title":"The role of schools in encouraging the motivation of contract teachers in islamic schools","type":"article-journal","volume":"11"},"uris":["http://www.mendeley.com/documents/?uuid=1d3b1cf9-bfe2-4b34-9d66-81da5181a371"]}],"mendeley":{"formattedCitation":"(Aini &amp; Linando, 2024)","plainTextFormattedCitation":"(Aini &amp; Linando, 2024)","previouslyFormattedCitation":"[3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Aini &amp; Linando, 2024).</w:t>
      </w:r>
      <w:r w:rsidRPr="00023699">
        <w:rPr>
          <w:rFonts w:ascii="Arial" w:hAnsi="Arial" w:cs="Arial"/>
        </w:rPr>
        <w:fldChar w:fldCharType="end"/>
      </w:r>
      <w:r w:rsidRPr="00023699">
        <w:rPr>
          <w:rFonts w:ascii="Arial" w:hAnsi="Arial" w:cs="Arial"/>
          <w:lang w:val="en-ID"/>
        </w:rPr>
        <w:t xml:space="preserve"> Meanwhile,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528-1135","author":[{"dropping-particle":"","family":"Abidin","given":"Muhammad Iqbal Zainal","non-dropping-particle":"","parse-names":false,"suffix":""},{"dropping-particle":"","family":"Pongtuluran","given":"Yonathan","non-dropping-particle":"","parse-names":false,"suffix":""},{"dropping-particle":"","family":"Maria","given":"Siti","non-dropping-particle":"","parse-names":false,"suffix":""}],"container-title":"AKUNTABEL: Jurnal Ekonomi dan keuangan","id":"ITEM-1","issue":"1","issued":{"date-parts":[["2016"]]},"page":"1-10","title":"Pengaruh kepuasan kerja, lingkungan kerja dan efikasi diri terhdapa komitmen organisasi di rumah sakit smc samarinda","type":"article-journal","volume":"13"},"suppress-author":1,"uris":["http://www.mendeley.com/documents/?uuid=af79cb55-c57b-4ab4-b395-dc157a01551b"]}],"mendeley":{"formattedCitation":"(2016)","manualFormatting":" Abidin et al. (2016)","plainTextFormattedCitation":"(2016)","previouslyFormattedCitation":"[37]"},"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Abidin et al. (2016)</w:t>
      </w:r>
      <w:r w:rsidRPr="00023699">
        <w:rPr>
          <w:rFonts w:ascii="Arial" w:hAnsi="Arial" w:cs="Arial"/>
        </w:rPr>
        <w:fldChar w:fldCharType="end"/>
      </w:r>
      <w:r w:rsidRPr="00023699">
        <w:rPr>
          <w:rFonts w:ascii="Arial" w:hAnsi="Arial" w:cs="Arial"/>
          <w:lang w:val="en-ID"/>
        </w:rPr>
        <w:t xml:space="preserve"> emphasized that an unconducive work environment can reduce commitment and encourage turnover.</w:t>
      </w:r>
    </w:p>
    <w:p w14:paraId="357DE42C" w14:textId="77777777" w:rsidR="00023699" w:rsidRPr="00023699" w:rsidRDefault="00023699" w:rsidP="00023699">
      <w:pPr>
        <w:pStyle w:val="Body"/>
        <w:spacing w:after="0"/>
        <w:rPr>
          <w:rFonts w:ascii="Arial" w:hAnsi="Arial" w:cs="Arial"/>
        </w:rPr>
      </w:pPr>
      <w:r w:rsidRPr="00023699">
        <w:rPr>
          <w:rFonts w:ascii="Arial" w:hAnsi="Arial" w:cs="Arial"/>
          <w:lang w:val="en-ID"/>
        </w:rPr>
        <w:lastRenderedPageBreak/>
        <w:t xml:space="preserve">The compatibility between the job and the individual's competencies is also an important factor. Based on </w:t>
      </w:r>
      <w:r w:rsidRPr="00023699">
        <w:rPr>
          <w:rFonts w:ascii="Arial" w:hAnsi="Arial" w:cs="Arial"/>
          <w:i/>
          <w:iCs/>
          <w:lang w:val="en-ID"/>
        </w:rPr>
        <w:t xml:space="preserve">the Person-Job Fit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031-5826","author":[{"dropping-particle":"","family":"Kristof","given":"Amy L","non-dropping-particle":"","parse-names":false,"suffix":""}],"container-title":"Personnel psychology","id":"ITEM-1","issue":"1","issued":{"date-parts":[["1996"]]},"page":"1-49","publisher":"Wiley Online Library","title":"Person</w:instrText>
      </w:r>
      <w:r w:rsidRPr="00023699">
        <w:rPr>
          <w:rFonts w:ascii="Cambria Math" w:hAnsi="Cambria Math" w:cs="Cambria Math"/>
          <w:lang w:val="en-ID"/>
        </w:rPr>
        <w:instrText>‐</w:instrText>
      </w:r>
      <w:r w:rsidRPr="00023699">
        <w:rPr>
          <w:rFonts w:ascii="Arial" w:hAnsi="Arial" w:cs="Arial"/>
          <w:lang w:val="en-ID"/>
        </w:rPr>
        <w:instrText>organization fit: An integrative review of its conceptualizations, measurement, and implications","type":"article-journal","volume":"49"},"uris":["http://www.mendeley.com/documents/?uuid=a8dbdeb6-c246-4069-b5f4-2c554e56969d"]}],"mendeley":{"formattedCitation":"(Kristof, 1996)","plainTextFormattedCitation":"(Kristof, 1996)","previouslyFormattedCitation":"[38]"},"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theory (Kristof, 1996),</w:t>
      </w:r>
      <w:r w:rsidRPr="00023699">
        <w:rPr>
          <w:rFonts w:ascii="Arial" w:hAnsi="Arial" w:cs="Arial"/>
        </w:rPr>
        <w:fldChar w:fldCharType="end"/>
      </w:r>
      <w:r w:rsidRPr="00023699">
        <w:rPr>
          <w:rFonts w:ascii="Arial" w:hAnsi="Arial" w:cs="Arial"/>
          <w:lang w:val="en-ID"/>
        </w:rPr>
        <w:t xml:space="preserve"> the suitability of job abilities and demands results in higher satisfaction, as evidenced by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Salaswati","given":"Kiki Aulia","non-dropping-particle":"","parse-names":false,"suffix":""},{"dropping-particle":"","family":"Sunarya","given":"Erry","non-dropping-particle":"","parse-names":false,"suffix":""},{"dropping-particle":"","family":"Nurmala","given":"Resa","non-dropping-particle":"","parse-names":false,"suffix":""}],"container-title":"Management Studies and Entrepreneurship Journal","id":"ITEM-1","issue":"4","issued":{"date-parts":[["2023"]]},"page":"9763-9770","title":"Analisis Kesesuaian Pekerjaan Individu Dan Efikasi Diri Terhadap Kepuasan Kerja Pada Karyawan Manajemen Billing PT Haleyora Power Area Layanan Sukabumi","type":"article-journal","volume":"4"},"suppress-author":1,"uris":["http://www.mendeley.com/documents/?uuid=ddddad4c-b3e7-4a4d-8f1a-fbfdf07f1f67"]}],"mendeley":{"formattedCitation":"(2023)","manualFormatting":"Salaswat (2023)","plainTextFormattedCitation":"(2023)","previouslyFormattedCitation":"[3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Salaswat (2023).</w:t>
      </w:r>
      <w:r w:rsidRPr="00023699">
        <w:rPr>
          <w:rFonts w:ascii="Arial" w:hAnsi="Arial" w:cs="Arial"/>
        </w:rPr>
        <w:fldChar w:fldCharType="end"/>
      </w:r>
      <w:r w:rsidRPr="00023699">
        <w:rPr>
          <w:rFonts w:ascii="Arial" w:hAnsi="Arial" w:cs="Arial"/>
          <w:lang w:val="en-ID"/>
        </w:rPr>
        <w:t xml:space="preserve"> In addition, challenges and job variations increase intrinsic motivation and prevent burnout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030-5073","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76bc13b3-4cb4-4d86-a13d-61f19c0dc56c"]}],"mendeley":{"formattedCitation":"(Hackman &amp; Oldham, 1976)","plainTextFormattedCitation":"(Hackman &amp; Oldham, 1976)","previouslyFormattedCitation":"[4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Hackman &amp; Oldham, 1976),</w:t>
      </w:r>
      <w:r w:rsidRPr="00023699">
        <w:rPr>
          <w:rFonts w:ascii="Arial" w:hAnsi="Arial" w:cs="Arial"/>
        </w:rPr>
        <w:fldChar w:fldCharType="end"/>
      </w:r>
      <w:r w:rsidRPr="00023699">
        <w:rPr>
          <w:rFonts w:ascii="Arial" w:hAnsi="Arial" w:cs="Arial"/>
          <w:lang w:val="en-ID"/>
        </w:rPr>
        <w:t xml:space="preserve"> which is supported by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Priansa","given":"Donni Juni","non-dropping-particle":"","parse-names":false,"suffix":""}],"id":"ITEM-1","issued":{"date-parts":[["2017"]]},"publisher":"Alfabeta","publisher-place":"Bandung","title":"Perilaku Organisasi Bisnis","type":"book"},"suppress-author":1,"uris":["http://www.mendeley.com/documents/?uuid=f07d9aea-4cc7-48dd-9206-46248e867e88"]}],"mendeley":{"formattedCitation":"(2017)","manualFormatting":" Priansa (2017)","plainTextFormattedCitation":"(2017)","previouslyFormattedCitation":"[4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Priansa's (2017)</w:t>
      </w:r>
      <w:r w:rsidRPr="00023699">
        <w:rPr>
          <w:rFonts w:ascii="Arial" w:hAnsi="Arial" w:cs="Arial"/>
        </w:rPr>
        <w:fldChar w:fldCharType="end"/>
      </w:r>
      <w:r w:rsidRPr="00023699">
        <w:rPr>
          <w:rFonts w:ascii="Arial" w:hAnsi="Arial" w:cs="Arial"/>
          <w:lang w:val="en-ID"/>
        </w:rPr>
        <w:t xml:space="preserve"> research  that task variations have a significant effect on job satisfaction.</w:t>
      </w:r>
    </w:p>
    <w:p w14:paraId="161A511F" w14:textId="5D23AFE1" w:rsidR="00023699" w:rsidRDefault="00023699" w:rsidP="00023699">
      <w:pPr>
        <w:pStyle w:val="Body"/>
        <w:spacing w:after="0"/>
        <w:rPr>
          <w:rFonts w:ascii="Arial" w:hAnsi="Arial" w:cs="Arial"/>
        </w:rPr>
      </w:pPr>
      <w:r w:rsidRPr="00023699">
        <w:rPr>
          <w:rFonts w:ascii="Arial" w:hAnsi="Arial" w:cs="Arial"/>
          <w:lang w:val="en-ID"/>
        </w:rPr>
        <w:t xml:space="preserve">The reward and recognition factor also </w:t>
      </w:r>
      <w:proofErr w:type="gramStart"/>
      <w:r w:rsidRPr="00023699">
        <w:rPr>
          <w:rFonts w:ascii="Arial" w:hAnsi="Arial" w:cs="Arial"/>
          <w:lang w:val="en-ID"/>
        </w:rPr>
        <w:t>increases</w:t>
      </w:r>
      <w:proofErr w:type="gramEnd"/>
      <w:r w:rsidRPr="00023699">
        <w:rPr>
          <w:rFonts w:ascii="Arial" w:hAnsi="Arial" w:cs="Arial"/>
          <w:lang w:val="en-ID"/>
        </w:rPr>
        <w:t xml:space="preserve"> the sense of appreciation and loyalty. In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Herzberg","given":"Frederick","non-dropping-particle":"","parse-names":false,"suffix":""}],"container-title":"World","id":"ITEM-1","issued":{"date-parts":[["1966"]]},"title":"Work and the nature of man","type":"article-journal"},"suppress-author":1,"uris":["http://www.mendeley.com/documents/?uuid=87a4d56c-43bf-4e92-9d96-96282f63c208"]}],"mendeley":{"formattedCitation":"(1966)","manualFormatting":" Herzberg (1966)","plainTextFormattedCitation":"(1966)","previouslyFormattedCitation":"[2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Herzberg's (1966) perspective,</w:t>
      </w:r>
      <w:r w:rsidRPr="00023699">
        <w:rPr>
          <w:rFonts w:ascii="Arial" w:hAnsi="Arial" w:cs="Arial"/>
        </w:rPr>
        <w:fldChar w:fldCharType="end"/>
      </w:r>
      <w:r w:rsidRPr="00023699">
        <w:rPr>
          <w:rFonts w:ascii="Arial" w:hAnsi="Arial" w:cs="Arial"/>
          <w:lang w:val="en-ID"/>
        </w:rPr>
        <w:t xml:space="preserve"> rewards are a motivating factor that strengthens employee emotional satisfaction. Similarly, pride in work fosters attachment to the organization, in line with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Widyanti","given":"Rahmi","non-dropping-particle":"","parse-names":false,"suffix":""},{"dropping-particle":"","family":"Irhamni","given":"Gusti","non-dropping-particle":"","parse-names":false,"suffix":""},{"dropping-particle":"","family":"Silvia Ratna","given":"B","non-dropping-particle":"","parse-names":false,"suffix":""}],"container-title":"Journal of Southwest Jiaotong University","id":"ITEM-1","issue":"3","issued":{"date-parts":[["2020"]]},"page":"1-13","title":"Organizational justice and organizational pride to achieve job satisfaction and job performance","type":"article-journal","volume":"55"},"suppress-author":1,"uris":["http://www.mendeley.com/documents/?uuid=1d61c953-f5e6-416d-bb56-3ec405d1d661"]}],"mendeley":{"formattedCitation":"(2020)","manualFormatting":" Widyanti et al. (2020)","plainTextFormattedCitation":"(2020)","previouslyFormattedCitation":"[4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Widyanti et al. (2020)</w:t>
      </w:r>
      <w:r w:rsidRPr="00023699">
        <w:rPr>
          <w:rFonts w:ascii="Arial" w:hAnsi="Arial" w:cs="Arial"/>
        </w:rPr>
        <w:fldChar w:fldCharType="end"/>
      </w:r>
      <w:r w:rsidRPr="00023699">
        <w:rPr>
          <w:rFonts w:ascii="Arial" w:hAnsi="Arial" w:cs="Arial"/>
          <w:lang w:val="en-ID"/>
        </w:rPr>
        <w:t xml:space="preserve"> who found that </w:t>
      </w:r>
      <w:r w:rsidRPr="00023699">
        <w:rPr>
          <w:rFonts w:ascii="Arial" w:hAnsi="Arial" w:cs="Arial"/>
          <w:i/>
          <w:iCs/>
          <w:lang w:val="en-ID"/>
        </w:rPr>
        <w:t>organizational pride</w:t>
      </w:r>
      <w:r w:rsidRPr="00023699">
        <w:rPr>
          <w:rFonts w:ascii="Arial" w:hAnsi="Arial" w:cs="Arial"/>
          <w:lang w:val="en-ID"/>
        </w:rPr>
        <w:t xml:space="preserve"> is positively related to satisfaction and performance. Finally, feeling happy and comfortable at work is a manifestation of complete satisfaction. According to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suppress-author":1,"uris":["http://www.mendeley.com/documents/?uuid=cddaac9a-4854-43b3-9d18-627464d0f2dc"]}],"mendeley":{"formattedCitation":"(1976)","manualFormatting":" Locke (1976)","plainTextFormattedCitation":"(1976)","previouslyFormattedCitation":"[43]"},"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Locke (1976), </w:t>
      </w:r>
      <w:r w:rsidRPr="00023699">
        <w:rPr>
          <w:rFonts w:ascii="Arial" w:hAnsi="Arial" w:cs="Arial"/>
        </w:rPr>
        <w:fldChar w:fldCharType="end"/>
      </w:r>
      <w:r w:rsidRPr="00023699">
        <w:rPr>
          <w:rFonts w:ascii="Arial" w:hAnsi="Arial" w:cs="Arial"/>
          <w:lang w:val="en-ID"/>
        </w:rPr>
        <w:t xml:space="preserve">job satisfaction arises from a positive evaluation of work experience that creates psychological well-being and the desire to stay afloat. Overall, these findings confirm that the job satisfaction of employees of PT. </w:t>
      </w:r>
      <w:proofErr w:type="spellStart"/>
      <w:r w:rsidRPr="00023699">
        <w:rPr>
          <w:rFonts w:ascii="Arial" w:hAnsi="Arial" w:cs="Arial"/>
          <w:lang w:val="en-ID"/>
        </w:rPr>
        <w:t>Tanjungenim</w:t>
      </w:r>
      <w:proofErr w:type="spellEnd"/>
      <w:r w:rsidRPr="00023699">
        <w:rPr>
          <w:rFonts w:ascii="Arial" w:hAnsi="Arial" w:cs="Arial"/>
          <w:lang w:val="en-ID"/>
        </w:rPr>
        <w:t xml:space="preserve"> Lestari is influenced by a combination of financial, social, and psychological factors that reinforce each other. Management strategies that balance these three aspects have been proven to not only increase satisfaction and loyalty, but also drive organizational performance and sustainability.</w:t>
      </w:r>
    </w:p>
    <w:p w14:paraId="1C9B180F" w14:textId="77777777" w:rsidR="00023699" w:rsidRDefault="00023699" w:rsidP="00441B6F">
      <w:pPr>
        <w:pStyle w:val="Body"/>
        <w:spacing w:after="0"/>
        <w:rPr>
          <w:rFonts w:ascii="Arial" w:hAnsi="Arial" w:cs="Arial"/>
        </w:rPr>
      </w:pPr>
    </w:p>
    <w:p w14:paraId="40E6E6FD" w14:textId="5708A27E" w:rsidR="00023699" w:rsidRDefault="00023699" w:rsidP="00441B6F">
      <w:pPr>
        <w:pStyle w:val="Body"/>
        <w:spacing w:after="0"/>
        <w:rPr>
          <w:rFonts w:ascii="Arial" w:hAnsi="Arial" w:cs="Arial"/>
        </w:rPr>
      </w:pPr>
      <w:r w:rsidRPr="00023699">
        <w:rPr>
          <w:rFonts w:ascii="Arial" w:hAnsi="Arial" w:cs="Arial"/>
          <w:b/>
          <w:u w:val="single"/>
        </w:rPr>
        <w:t>3.</w:t>
      </w:r>
      <w:r>
        <w:rPr>
          <w:rFonts w:ascii="Arial" w:hAnsi="Arial" w:cs="Arial"/>
          <w:b/>
          <w:u w:val="single"/>
        </w:rPr>
        <w:t>2</w:t>
      </w:r>
      <w:r w:rsidRPr="00023699">
        <w:rPr>
          <w:rFonts w:ascii="Arial" w:hAnsi="Arial" w:cs="Arial"/>
          <w:b/>
          <w:u w:val="single"/>
        </w:rPr>
        <w:t>.</w:t>
      </w:r>
      <w:r>
        <w:rPr>
          <w:rFonts w:ascii="Arial" w:hAnsi="Arial" w:cs="Arial"/>
          <w:b/>
          <w:u w:val="single"/>
        </w:rPr>
        <w:t>2</w:t>
      </w:r>
      <w:r w:rsidRPr="00023699">
        <w:rPr>
          <w:rFonts w:ascii="Arial" w:hAnsi="Arial" w:cs="Arial"/>
          <w:b/>
          <w:u w:val="single"/>
        </w:rPr>
        <w:t xml:space="preserve"> The Role of Management in Improving the Quality of Life at PT. </w:t>
      </w:r>
      <w:proofErr w:type="spellStart"/>
      <w:r w:rsidRPr="00023699">
        <w:rPr>
          <w:rFonts w:ascii="Arial" w:hAnsi="Arial" w:cs="Arial"/>
          <w:b/>
          <w:u w:val="single"/>
        </w:rPr>
        <w:t>Tanjungenim</w:t>
      </w:r>
      <w:proofErr w:type="spellEnd"/>
      <w:r w:rsidRPr="00023699">
        <w:rPr>
          <w:rFonts w:ascii="Arial" w:hAnsi="Arial" w:cs="Arial"/>
          <w:b/>
          <w:u w:val="single"/>
        </w:rPr>
        <w:t xml:space="preserve"> Lestari</w:t>
      </w:r>
    </w:p>
    <w:p w14:paraId="354D70B1"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Management has a crucial role in creating  an optimal </w:t>
      </w:r>
      <w:r w:rsidRPr="00023699">
        <w:rPr>
          <w:rFonts w:ascii="Arial" w:hAnsi="Arial" w:cs="Arial"/>
          <w:i/>
          <w:iCs/>
          <w:lang w:val="en-ID"/>
        </w:rPr>
        <w:t>Quality of Work Life</w:t>
      </w:r>
      <w:r w:rsidRPr="00023699">
        <w:rPr>
          <w:rFonts w:ascii="Arial" w:hAnsi="Arial" w:cs="Arial"/>
          <w:lang w:val="en-ID"/>
        </w:rPr>
        <w:t xml:space="preserve"> (QWL) through strategic policies such as flexible working hours, security guarantees, and welfare programs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Putri","given":"Yolanda Aisyah","non-dropping-particle":"","parse-names":false,"suffix":""},{"dropping-particle":"","family":"Ribhan","given":"Ribhan","non-dropping-particle":"","parse-names":false,"suffix":""}],"container-title":"Jurnal Ekonomi, Manajemen, Pariwisata dan Perhotelan","id":"ITEM-1","issue":"2","issued":{"date-parts":[["2025"]]},"title":"The Influence of Ethical Leadership and Quality of Work Life on Employee Loyalty in MSME Industries in Bandar Lampung City","type":"article-journal","volume":"4"},"uris":["http://www.mendeley.com/documents/?uuid=80d4adc2-79f6-460e-908a-13a5b02995bc"]}],"mendeley":{"formattedCitation":"(Putri &amp; Ribhan, 2025)","plainTextFormattedCitation":"(Putri &amp; Ribhan, 2025)","previouslyFormattedCitation":"[4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Putri &amp; Ribhan, 2025).</w:t>
      </w:r>
      <w:r w:rsidRPr="00023699">
        <w:rPr>
          <w:rFonts w:ascii="Arial" w:hAnsi="Arial" w:cs="Arial"/>
        </w:rPr>
        <w:fldChar w:fldCharType="end"/>
      </w:r>
      <w:r w:rsidRPr="00023699">
        <w:rPr>
          <w:rFonts w:ascii="Arial" w:hAnsi="Arial" w:cs="Arial"/>
          <w:lang w:val="en-ID"/>
        </w:rPr>
        <w:t xml:space="preserve"> Research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Putri","given":"Yolanda Aisyah","non-dropping-particle":"","parse-names":false,"suffix":""},{"dropping-particle":"","family":"Ribhan","given":"Ribhan","non-dropping-particle":"","parse-names":false,"suffix":""}],"container-title":"Jurnal Ekonomi, Manajemen, Pariwisata dan Perhotelan","id":"ITEM-1","issue":"2","issued":{"date-parts":[["2025"]]},"title":"The Influence of Ethical Leadership and Quality of Work Life on Employee Loyalty in MSME Industries in Bandar Lampung City","type":"article-journal","volume":"4"},"suppress-author":1,"uris":["http://www.mendeley.com/documents/?uuid=80d4adc2-79f6-460e-908a-13a5b02995bc"]}],"mendeley":{"formattedCitation":"(2025)","manualFormatting":" Putri &amp; Ribhan (2025)","plainTextFormattedCitation":"(2025)","previouslyFormattedCitation":"[4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by Putri &amp; Ribhan (2025)</w:t>
      </w:r>
      <w:r w:rsidRPr="00023699">
        <w:rPr>
          <w:rFonts w:ascii="Arial" w:hAnsi="Arial" w:cs="Arial"/>
        </w:rPr>
        <w:fldChar w:fldCharType="end"/>
      </w:r>
      <w:r w:rsidRPr="00023699">
        <w:rPr>
          <w:rFonts w:ascii="Arial" w:hAnsi="Arial" w:cs="Arial"/>
          <w:lang w:val="en-ID"/>
        </w:rPr>
        <w:t xml:space="preserve"> confirms that ethical leadership and QWL policies simultaneously increase employee loyalty.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 the implementation of adaptive schedules, proportional overtime, and clear leave rights support work-life balance.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340-2444","author":[{"dropping-particle":"","family":"Wöhrmann","given":"Anne M","non-dropping-particle":"","parse-names":false,"suffix":""},{"dropping-particle":"","family":"Dilchert","given":"Nicola","non-dropping-particle":"","parse-names":false,"suffix":""},{"dropping-particle":"","family":"Michel","given":"Alexandra","non-dropping-particle":"","parse-names":false,"suffix":""}],"container-title":"Zeitschrift für Arbeitswissenschaft","id":"ITEM-1","issued":{"date-parts":[["2021"]]},"page":"74-85","publisher":"Springer Berlin Heidelberg","title":"Arbeitszeitflexibilität und Work-Life-Balance: Die Rolle der Segmentationspräferenz","type":"article-journal","volume":"75"},"suppress-author":1,"uris":["http://www.mendeley.com/documents/?uuid=def680ac-2870-4c08-80ba-cf30b567c20f"]}],"mendeley":{"formattedCitation":"(2021)","manualFormatting":" Wöhrmann et al. (2021)","plainTextFormattedCitation":"(2021)","previouslyFormattedCitation":"[4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Wöhrmann et al. (2021)</w:t>
      </w:r>
      <w:r w:rsidRPr="00023699">
        <w:rPr>
          <w:rFonts w:ascii="Arial" w:hAnsi="Arial" w:cs="Arial"/>
        </w:rPr>
        <w:fldChar w:fldCharType="end"/>
      </w:r>
      <w:r w:rsidRPr="00023699">
        <w:rPr>
          <w:rFonts w:ascii="Arial" w:hAnsi="Arial" w:cs="Arial"/>
          <w:lang w:val="en-ID"/>
        </w:rPr>
        <w:t xml:space="preserve"> and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003-1224","author":[{"dropping-particle":"","family":"Kelly","given":"Erin L","non-dropping-particle":"","parse-names":false,"suffix":""},{"dropping-particle":"","family":"Moen","given":"Phyllis","non-dropping-particle":"","parse-names":false,"suffix":""},{"dropping-particle":"","family":"Oakes","given":"J Michael","non-dropping-particle":"","parse-names":false,"suffix":""},{"dropping-particle":"","family":"Fan","given":"Wen","non-dropping-particle":"","parse-names":false,"suffix":""},{"dropping-particle":"","family":"Okechukwu","given":"Cassandra","non-dropping-particle":"","parse-names":false,"suffix":""},{"dropping-particle":"","family":"Davis","given":"Kelly D","non-dropping-particle":"","parse-names":false,"suffix":""},{"dropping-particle":"","family":"Hammer","given":"Leslie B","non-dropping-particle":"","parse-names":false,"suffix":""},{"dropping-particle":"","family":"Kossek","given":"Ellen Ernst","non-dropping-particle":"","parse-names":false,"suffix":""},{"dropping-particle":"","family":"King","given":"Rosalind Berkowitz","non-dropping-particle":"","parse-names":false,"suffix":""},{"dropping-particle":"","family":"Hanson","given":"Ginger C","non-dropping-particle":"","parse-names":false,"suffix":""}],"container-title":"American sociological review","id":"ITEM-1","issue":"3","issued":{"date-parts":[["2014"]]},"page":"485-516","publisher":"Sage Publications Sage CA: Los Angeles, CA","title":"Changing work and work-family conflict: Evidence from the work, family, and health network","type":"article-journal","volume":"79"},"suppress-author":1,"uris":["http://www.mendeley.com/documents/?uuid=8ffa5191-1a5c-4236-8450-dd8275c990d0"]}],"mendeley":{"formattedCitation":"(2014)","manualFormatting":" Kelly et al. (2014)","plainTextFormattedCitation":"(2014)","previouslyFormattedCitation":"[4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Kelly et al. (2014)</w:t>
      </w:r>
      <w:r w:rsidRPr="00023699">
        <w:rPr>
          <w:rFonts w:ascii="Arial" w:hAnsi="Arial" w:cs="Arial"/>
        </w:rPr>
        <w:fldChar w:fldCharType="end"/>
      </w:r>
      <w:r w:rsidRPr="00023699">
        <w:rPr>
          <w:rFonts w:ascii="Arial" w:hAnsi="Arial" w:cs="Arial"/>
          <w:lang w:val="en-ID"/>
        </w:rPr>
        <w:t xml:space="preserve"> prove that work time flexibility and supervisor support in scheduling have a positive effect on work and family balance. On the contrary, excessive overtime can reduce physical and mental health, so proportional overtime regulation according to </w:t>
      </w:r>
      <w:r w:rsidRPr="00023699">
        <w:rPr>
          <w:rFonts w:ascii="Arial" w:hAnsi="Arial" w:cs="Arial"/>
          <w:lang w:val="en-ID"/>
        </w:rPr>
        <w:fldChar w:fldCharType="begin" w:fldLock="1"/>
      </w:r>
      <w:r w:rsidRPr="00023699">
        <w:rPr>
          <w:rFonts w:ascii="Arial" w:hAnsi="Arial" w:cs="Arial"/>
          <w:lang w:val="en-ID"/>
        </w:rPr>
        <w:instrText>ADDIN CSL_CITATION {"citationItems":[{"id":"ITEM-1","itemData":{"URL":"https://www.ilo.org/sites/default/files/wcmsp5/groups/public/%40ed_protect/%40protrav/%40travail/documents/publication/wcms_663072.pdf","author":[{"dropping-particle":"","family":"ILO","given":"","non-dropping-particle":"","parse-names":false,"suffix":""}],"container-title":"International Labour Organization","id":"ITEM-1","issued":{"date-parts":[["2021"]]},"title":"Overtime work: A review of literature and initial empirical evidence","type":"webpage"},"suppress-author":1,"uris":["http://www.mendeley.com/documents/?uuid=93bd19b4-c4ee-433d-a3a7-7905f410674a"]}],"mendeley":{"formattedCitation":"(2021)","manualFormatting":" ILO (2021)","plainTextFormattedCitation":"(2021)","previouslyFormattedCitation":"[47]"},"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the recommendations of the ILO (2021)</w:t>
      </w:r>
      <w:r w:rsidRPr="00023699">
        <w:rPr>
          <w:rFonts w:ascii="Arial" w:hAnsi="Arial" w:cs="Arial"/>
        </w:rPr>
        <w:fldChar w:fldCharType="end"/>
      </w:r>
      <w:r w:rsidRPr="00023699">
        <w:rPr>
          <w:rFonts w:ascii="Arial" w:hAnsi="Arial" w:cs="Arial"/>
          <w:lang w:val="en-ID"/>
        </w:rPr>
        <w:t xml:space="preserve"> is important for employee welfare.</w:t>
      </w:r>
    </w:p>
    <w:p w14:paraId="6770377D"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Another aspect that is no less important is work protection. Law No. 13 of 2003 affirms that companies are obliged to provide protection for the safety, health, and dignity of workers.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Amri","given":"M","non-dropping-particle":"","parse-names":false,"suffix":""},{"dropping-particle":"","family":"Lubis","given":"A","non-dropping-particle":"","parse-names":false,"suffix":""}],"container-title":"Jurnal Hukum Samudra Keadilan","id":"ITEM-1","issue":"2","issued":{"date-parts":[["2022"]]},"page":"233-245","title":"Perlindungan Hukum terhadap Pekerja dalam Perspektif Kesehatan dan Keselamatan Kerja","type":"article-journal","volume":"17"},"suppress-author":1,"uris":["http://www.mendeley.com/documents/?uuid=9e3d546e-84d4-4ae7-86bf-66ff74d10907"]}],"mendeley":{"formattedCitation":"(2022)","manualFormatting":" Amri &amp; Lubis (2022)","plainTextFormattedCitation":"(2022)","previouslyFormattedCitation":"[48]"},"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Amri &amp; Lubis (2022)</w:t>
      </w:r>
      <w:r w:rsidRPr="00023699">
        <w:rPr>
          <w:rFonts w:ascii="Arial" w:hAnsi="Arial" w:cs="Arial"/>
        </w:rPr>
        <w:fldChar w:fldCharType="end"/>
      </w:r>
      <w:r w:rsidRPr="00023699">
        <w:rPr>
          <w:rFonts w:ascii="Arial" w:hAnsi="Arial" w:cs="Arial"/>
          <w:lang w:val="en-ID"/>
        </w:rPr>
        <w:t xml:space="preserve"> found that good job protection increases a sense of security and motivation.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 this protection is realized through a data-based discipline (</w:t>
      </w:r>
      <w:r w:rsidRPr="00023699">
        <w:rPr>
          <w:rFonts w:ascii="Arial" w:hAnsi="Arial" w:cs="Arial"/>
          <w:i/>
          <w:iCs/>
          <w:lang w:val="en-ID"/>
        </w:rPr>
        <w:t>detect system</w:t>
      </w:r>
      <w:r w:rsidRPr="00023699">
        <w:rPr>
          <w:rFonts w:ascii="Arial" w:hAnsi="Arial" w:cs="Arial"/>
          <w:lang w:val="en-ID"/>
        </w:rPr>
        <w:t xml:space="preserve">) that enforces rules objectively and transparently. This approach is more constructive than conventional disciplines that tend to be repressive </w:t>
      </w:r>
      <w:r w:rsidRPr="00023699">
        <w:rPr>
          <w:rFonts w:ascii="Arial" w:hAnsi="Arial" w:cs="Arial"/>
          <w:lang w:val="en-ID"/>
        </w:rPr>
        <w:fldChar w:fldCharType="begin" w:fldLock="1"/>
      </w:r>
      <w:r w:rsidRPr="00023699">
        <w:rPr>
          <w:rFonts w:ascii="Arial" w:hAnsi="Arial" w:cs="Arial"/>
          <w:lang w:val="en-ID"/>
        </w:rPr>
        <w:instrText>ADDIN CSL_CITATION {"citationItems":[{"id":"ITEM-1","itemData":{"ISBN":"9789791486767","author":[{"dropping-particle":"","family":"Soetrisno","given":"Edy","non-dropping-particle":"","parse-names":false,"suffix":""}],"id":"ITEM-1","issued":{"date-parts":[["2019"]]},"publisher":"Kencana","title":"Manajemen Sumber Daya Manusia","type":"book"},"suppress-author":1,"uris":["http://www.mendeley.com/documents/?uuid=dda3a4fb-b69f-457b-b616-7896253e1fd6"]}],"mendeley":{"formattedCitation":"(2019)","manualFormatting":" Soetrisno (2019)","plainTextFormattedCitation":"(2019)","previouslyFormattedCitation":"[4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Soetrisno (2019)</w:t>
      </w:r>
      <w:r w:rsidRPr="00023699">
        <w:rPr>
          <w:rFonts w:ascii="Arial" w:hAnsi="Arial" w:cs="Arial"/>
        </w:rPr>
        <w:fldChar w:fldCharType="end"/>
      </w:r>
      <w:r w:rsidRPr="00023699">
        <w:rPr>
          <w:rFonts w:ascii="Arial" w:hAnsi="Arial" w:cs="Arial"/>
          <w:lang w:val="en-ID"/>
        </w:rPr>
        <w:t xml:space="preserve"> stated that consistent and fair discipline has a direct effect on productivity, while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1833-3850","author":[{"dropping-particle":"","family":"Kaifi","given":"Belal A","non-dropping-particle":"","parse-names":false,"suffix":""},{"dropping-particle":"","family":"Nafei","given":"Wageeh A","non-dropping-particle":"","parse-names":false,"suffix":""},{"dropping-particle":"","family":"Khanfar","given":"Nile M","non-dropping-particle":"","parse-names":false,"suffix":""},{"dropping-particle":"","family":"Kaifi","given":"Maryam M","non-dropping-particle":"","parse-names":false,"suffix":""}],"container-title":"International journal of business and management","id":"ITEM-1","issue":"24","issued":{"date-parts":[["2012"]]},"page":"88","publisher":"Canadian Center of Science and Education","title":"A multi-generational workforce: Managing and understanding millennials","type":"article-journal","volume":"7"},"suppress-author":1,"uris":["http://www.mendeley.com/documents/?uuid=bf8008eb-8649-43b2-865f-f4fefbde51cb"]}],"mendeley":{"formattedCitation":"(2012)","manualFormatting":" Kaifi et al. (2012)","plainTextFormattedCitation":"(2012)","previouslyFormattedCitation":"[5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Kaifi et al. (2012)</w:t>
      </w:r>
      <w:r w:rsidRPr="00023699">
        <w:rPr>
          <w:rFonts w:ascii="Arial" w:hAnsi="Arial" w:cs="Arial"/>
        </w:rPr>
        <w:fldChar w:fldCharType="end"/>
      </w:r>
      <w:r w:rsidRPr="00023699">
        <w:rPr>
          <w:rFonts w:ascii="Arial" w:hAnsi="Arial" w:cs="Arial"/>
          <w:lang w:val="en-ID"/>
        </w:rPr>
        <w:t xml:space="preserve"> added that data-based attendance information systems strengthen fairness and professionalism.</w:t>
      </w:r>
    </w:p>
    <w:p w14:paraId="402FA43B"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Compensation and benefits policies also play an important role in creating a sense of financial security. Timely salary payments and a transparent bonus system are proven to increase satisfaction and commitment.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1809-2276","author":[{"dropping-particle":"","family":"Aman-Ullah","given":"Attia","non-dropping-particle":"","parse-names":false,"suffix":""},{"dropping-particle":"","family":"Aziz","given":"Azelin","non-dropping-particle":"","parse-names":false,"suffix":""},{"dropping-particle":"","family":"Ibrahim","given":"Hadziroh","non-dropping-particle":"","parse-names":false,"suffix":""},{"dropping-particle":"","family":"Mehmood","given":"Waqas","non-dropping-particle":"","parse-names":false,"suffix":""},{"dropping-particle":"","family":"Aman-Ullah","given":"Attiqa","non-dropping-particle":"","parse-names":false,"suffix":""}],"container-title":"Revista de Gestão","id":"ITEM-1","issue":"2","issued":{"date-parts":[["2023"]]},"page":"221-236","publisher":"Emerald Publishing Limited","title":"The role of compensation in shaping employee’s behaviour: a mediation study through job satisfaction during the Covid-19 pandemic","type":"article-journal","volume":"30"},"suppress-author":1,"uris":["http://www.mendeley.com/documents/?uuid=5c1db335-aafc-4c26-9d6f-f5ed4014fb12"]}],"mendeley":{"formattedCitation":"(2023)","manualFormatting":" Aman-Ullah et al. (2023)","plainTextFormattedCitation":"(2023)","previouslyFormattedCitation":"[5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Aman-Ullah et al. (2023)</w:t>
      </w:r>
      <w:r w:rsidRPr="00023699">
        <w:rPr>
          <w:rFonts w:ascii="Arial" w:hAnsi="Arial" w:cs="Arial"/>
        </w:rPr>
        <w:fldChar w:fldCharType="end"/>
      </w:r>
      <w:r w:rsidRPr="00023699">
        <w:rPr>
          <w:rFonts w:ascii="Arial" w:hAnsi="Arial" w:cs="Arial"/>
          <w:lang w:val="en-ID"/>
        </w:rPr>
        <w:t xml:space="preserve"> found that adequate compensation lowers </w:t>
      </w:r>
      <w:r w:rsidRPr="00023699">
        <w:rPr>
          <w:rFonts w:ascii="Arial" w:hAnsi="Arial" w:cs="Arial"/>
          <w:i/>
          <w:iCs/>
          <w:lang w:val="en-ID"/>
        </w:rPr>
        <w:t>turnover intention</w:t>
      </w:r>
      <w:r w:rsidRPr="00023699">
        <w:rPr>
          <w:rFonts w:ascii="Arial" w:hAnsi="Arial" w:cs="Arial"/>
          <w:lang w:val="en-ID"/>
        </w:rPr>
        <w:t xml:space="preserve">, while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143-2095","author":[{"dropping-particle":"","family":"Gutierrez","given":"Cédric","non-dropping-particle":"","parse-names":false,"suffix":""},{"dropping-particle":"","family":"Obloj","given":"Tomasz","non-dropping-particle":"","parse-names":false,"suffix":""},{"dropping-particle":"","family":"Zenger","given":"Todd","non-dropping-particle":"","parse-names":false,"suffix":""}],"container-title":"Strategic Management Journal","id":"ITEM-1","issued":{"date-parts":[["2025"]]},"publisher":"Wiley Online Library","title":"Pay transparency and productivity","type":"article-journal"},"suppress-author":1,"uris":["http://www.mendeley.com/documents/?uuid=e252d100-d05f-4b2d-ad29-cbf93d0de9ad"]}],"mendeley":{"formattedCitation":"(2025)","manualFormatting":" Gutierrez et al. (2025)","plainTextFormattedCitation":"(2025)","previouslyFormattedCitation":"[5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Gutierrez et al. (2025)</w:t>
      </w:r>
      <w:r w:rsidRPr="00023699">
        <w:rPr>
          <w:rFonts w:ascii="Arial" w:hAnsi="Arial" w:cs="Arial"/>
        </w:rPr>
        <w:fldChar w:fldCharType="end"/>
      </w:r>
      <w:r w:rsidRPr="00023699">
        <w:rPr>
          <w:rFonts w:ascii="Arial" w:hAnsi="Arial" w:cs="Arial"/>
          <w:lang w:val="en-ID"/>
        </w:rPr>
        <w:t xml:space="preserve"> showed that salary transparency increases productivity and perceptual fairness.</w:t>
      </w:r>
    </w:p>
    <w:p w14:paraId="73F76DFC" w14:textId="24D057BE" w:rsidR="00023699" w:rsidRPr="00023699" w:rsidRDefault="00023699" w:rsidP="00023699">
      <w:pPr>
        <w:pStyle w:val="Body"/>
        <w:spacing w:after="0"/>
        <w:rPr>
          <w:rFonts w:ascii="Arial" w:hAnsi="Arial" w:cs="Arial"/>
        </w:rPr>
      </w:pPr>
      <w:r w:rsidRPr="00023699">
        <w:rPr>
          <w:rFonts w:ascii="Arial" w:hAnsi="Arial" w:cs="Arial"/>
          <w:lang w:val="en-ID"/>
        </w:rPr>
        <w:t xml:space="preserve">The company also pays great attention to Occupational Safety and Health (K3) through regular inspections, education, and training. This creates a sense of psychological security and sustainable productivity.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1683-7584","author":[{"dropping-particle":"","family":"Mutegi","given":"Tetu M","non-dropping-particle":"","parse-names":false,"suffix":""},{"dropping-particle":"","family":"Joshua","given":"Paul M","non-dropping-particle":"","parse-names":false,"suffix":""},{"dropping-particle":"","family":"Maina","given":"Jesse K","non-dropping-particle":"","parse-names":false,"suffix":""}],"container-title":"SA Journal of Human Resource Management","id":"ITEM-1","issued":{"date-parts":[["2023"]]},"page":"1989","publisher":"AOSIS","title":"Workplace safety, Employee safety attitudes and employee productivity of manufacturing firms","type":"article-journal","volume":"21"},"suppress-author":1,"uris":["http://www.mendeley.com/documents/?uuid=19baddd5-c30e-457c-b0ce-7490789fb32b"]}],"mendeley":{"formattedCitation":"(2023)","manualFormatting":" Mutegi et al. (2023)","plainTextFormattedCitation":"(2023)","previouslyFormattedCitation":"[53]"},"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Mutegi et al. (2023)</w:t>
      </w:r>
      <w:r w:rsidRPr="00023699">
        <w:rPr>
          <w:rFonts w:ascii="Arial" w:hAnsi="Arial" w:cs="Arial"/>
        </w:rPr>
        <w:fldChar w:fldCharType="end"/>
      </w:r>
      <w:r w:rsidRPr="00023699">
        <w:rPr>
          <w:rFonts w:ascii="Arial" w:hAnsi="Arial" w:cs="Arial"/>
          <w:lang w:val="en-ID"/>
        </w:rPr>
        <w:t xml:space="preserve"> found that safety attitudes formed from the K3 program have a positive effect on productivity, while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147-4478","author":[{"dropping-particle":"","family":"Putra","given":"Pungki Sukmana","non-dropping-particle":"","parse-names":false,"suffix":""},{"dropping-particle":"","family":"Wijayanti","given":"Risna","non-dropping-particle":"","parse-names":false,"suffix":""},{"dropping-particle":"","family":"Hadiwidjojo","given":"Djumilah","non-dropping-particle":"","parse-names":false,"suffix":""}],"container-title":"International Journal of Research in Business and Social Science","id":"ITEM-1","issue":"3","issued":{"date-parts":[["2022"]]},"page":"112-119","publisher":"Society for the Study of Business and Finance","title":"The effect of safety knowledge and workplace safety climate on safety performance with safety behavior as a mediator: A study on operations worker of Pindad","type":"article-journal","volume":"11"},"suppress-author":1,"uris":["http://www.mendeley.com/documents/?uuid=fa3fc94c-2b13-43e2-94d5-d4448e04465c"]}],"mendeley":{"formattedCitation":"(2022)","manualFormatting":" Putra et al. (2022)","plainTextFormattedCitation":"(2022)","previouslyFormattedCitation":"[5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Putra et al. (2022)</w:t>
      </w:r>
      <w:r w:rsidRPr="00023699">
        <w:rPr>
          <w:rFonts w:ascii="Arial" w:hAnsi="Arial" w:cs="Arial"/>
        </w:rPr>
        <w:fldChar w:fldCharType="end"/>
      </w:r>
      <w:r w:rsidRPr="00023699">
        <w:rPr>
          <w:rFonts w:ascii="Arial" w:hAnsi="Arial" w:cs="Arial"/>
          <w:lang w:val="en-ID"/>
        </w:rPr>
        <w:t xml:space="preserve"> emphasized that safety knowledge and training strengthen safe </w:t>
      </w:r>
      <w:proofErr w:type="spellStart"/>
      <w:r w:rsidRPr="00023699">
        <w:rPr>
          <w:rFonts w:ascii="Arial" w:hAnsi="Arial" w:cs="Arial"/>
          <w:lang w:val="en-ID"/>
        </w:rPr>
        <w:t>behavior</w:t>
      </w:r>
      <w:proofErr w:type="spellEnd"/>
      <w:r w:rsidRPr="00023699">
        <w:rPr>
          <w:rFonts w:ascii="Arial" w:hAnsi="Arial" w:cs="Arial"/>
          <w:lang w:val="en-ID"/>
        </w:rPr>
        <w:t xml:space="preserve"> and reduce work incidents.</w:t>
      </w:r>
    </w:p>
    <w:p w14:paraId="76435148" w14:textId="77777777" w:rsidR="00023699" w:rsidRPr="00023699" w:rsidRDefault="00023699" w:rsidP="00023699">
      <w:pPr>
        <w:pStyle w:val="Body"/>
        <w:spacing w:after="0"/>
        <w:rPr>
          <w:rFonts w:ascii="Arial" w:hAnsi="Arial" w:cs="Arial"/>
        </w:rPr>
      </w:pPr>
      <w:r w:rsidRPr="00023699">
        <w:rPr>
          <w:rFonts w:ascii="Arial" w:hAnsi="Arial" w:cs="Arial"/>
          <w:lang w:val="en-ID"/>
        </w:rPr>
        <w:t xml:space="preserve">In addition, the use of modern equipment and ergonomic design helps to lower physical workload as well as increase efficiency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2539-6218","author":[{"dropping-particle":"","family":"Supattananon","given":"Naratip","non-dropping-particle":"","parse-names":false,"suffix":""},{"dropping-particle":"","family":"Yawara","given":"Praphan","non-dropping-particle":"","parse-names":false,"suffix":""},{"dropping-particle":"","family":"Youngwilai","given":"Apiwat","non-dropping-particle":"","parse-names":false,"suffix":""},{"dropping-particle":"","family":"Arkararungruangkul","given":"Raknoi","non-dropping-particle":"","parse-names":false,"suffix":""}],"container-title":"Engineering and Applied Science Research","id":"ITEM-1","issue":"5","issued":{"date-parts":[["2022"]]},"page":"688-695","title":"Productivity improvement through a work study with ergonomic risk assessment: A case study of a high-voltage line distribution operation","type":"article-journal","volume":"49"},"uris":["http://www.mendeley.com/documents/?uuid=49bb9d0b-3a46-49c4-a7df-0ac265c8596c"]}],"mendeley":{"formattedCitation":"(Supattananon et al., 2022)","plainTextFormattedCitation":"(Supattananon et al., 2022)","previouslyFormattedCitation":"[5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Supattananon et al., 2022).</w:t>
      </w:r>
      <w:r w:rsidRPr="00023699">
        <w:rPr>
          <w:rFonts w:ascii="Arial" w:hAnsi="Arial" w:cs="Arial"/>
        </w:rPr>
        <w:fldChar w:fldCharType="end"/>
      </w:r>
      <w:r w:rsidRPr="00023699">
        <w:rPr>
          <w:rFonts w:ascii="Arial" w:hAnsi="Arial" w:cs="Arial"/>
          <w:lang w:val="en-ID"/>
        </w:rPr>
        <w:t xml:space="preserve"> Open, two-way internal communication also strengthens trust and engagement.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893-3189","author":[{"dropping-particle":"","family":"Men","given":"Linjuan Rita","non-dropping-particle":"","parse-names":false,"suffix":""}],"container-title":"Management communication quarterly","id":"ITEM-1","issue":"2","issued":{"date-parts":[["2014"]]},"page":"264-284","publisher":"Sage Publications Sage CA: Los Angeles, CA","title":"Strategic internal communication: Transformational leadership, communication channels, and employee satisfaction","type":"article-journal","volume":"28"},"suppress-author":1,"uris":["http://www.mendeley.com/documents/?uuid=57becec5-9683-4358-b055-fd9d0beabf97"]}],"mendeley":{"formattedCitation":"(2014)","manualFormatting":" Men (2014)","plainTextFormattedCitation":"(2014)","previouslyFormattedCitation":"[5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Men (2014)</w:t>
      </w:r>
      <w:r w:rsidRPr="00023699">
        <w:rPr>
          <w:rFonts w:ascii="Arial" w:hAnsi="Arial" w:cs="Arial"/>
        </w:rPr>
        <w:fldChar w:fldCharType="end"/>
      </w:r>
      <w:r w:rsidRPr="00023699">
        <w:rPr>
          <w:rFonts w:ascii="Arial" w:hAnsi="Arial" w:cs="Arial"/>
          <w:lang w:val="en-ID"/>
        </w:rPr>
        <w:t xml:space="preserve"> points out that participatory communication increases trust and affective commitment, while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363-8111","author":[{"dropping-particle":"","family":"Welch","given":"Mary","non-dropping-particle":"","parse-names":false,"suffix":""}],"container-title":"Public relations review","id":"ITEM-1","issue":"2","issued":{"date-parts":[["2012"]]},"page":"246-254","publisher":"Elsevier","title":"Appropriateness and acceptability: Employee perspectives of internal communication","type":"article-journal","volume":"38"},"suppress-author":1,"uris":["http://www.mendeley.com/documents/?uuid=98ba35b6-5ea2-415c-9451-87f73728eec4"]}],"mendeley":{"formattedCitation":"(2012)","manualFormatting":" Welch (2012)","plainTextFormattedCitation":"(2012)","previouslyFormattedCitation":"[57]"},"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Welch (2012)</w:t>
      </w:r>
      <w:r w:rsidRPr="00023699">
        <w:rPr>
          <w:rFonts w:ascii="Arial" w:hAnsi="Arial" w:cs="Arial"/>
        </w:rPr>
        <w:fldChar w:fldCharType="end"/>
      </w:r>
      <w:r w:rsidRPr="00023699">
        <w:rPr>
          <w:rFonts w:ascii="Arial" w:hAnsi="Arial" w:cs="Arial"/>
          <w:lang w:val="en-ID"/>
        </w:rPr>
        <w:t xml:space="preserve"> asserts that information transparency improves long-term working relationships and engagement.</w:t>
      </w:r>
    </w:p>
    <w:p w14:paraId="2E39A5A6" w14:textId="7762962A" w:rsidR="0023549F" w:rsidRDefault="00023699" w:rsidP="00023699">
      <w:pPr>
        <w:pStyle w:val="Body"/>
        <w:spacing w:after="0"/>
        <w:rPr>
          <w:rFonts w:ascii="Arial" w:hAnsi="Arial" w:cs="Arial"/>
        </w:rPr>
      </w:pPr>
      <w:r w:rsidRPr="00023699">
        <w:rPr>
          <w:rFonts w:ascii="Arial" w:hAnsi="Arial" w:cs="Arial"/>
          <w:lang w:val="en-ID"/>
        </w:rPr>
        <w:t xml:space="preserve">Finally, the clarity of rules and consistency in the enforcement of SOPs are the foundation for the creation of a stable and fair work climate.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Robbins","given":"Stephen P","non-dropping-particle":"","parse-names":false,"suffix":""},{"dropping-particle":"","family":"Judge","given":"A Timothy A","non-dropping-particle":"","parse-names":false,"suffix":""}],"id":"ITEM-1","issued":{"date-parts":[["2019"]]},"publisher":"Pearson Education","publisher-place":"New York","title":"Organizational Behavior (18th ed)","type":"book"},"suppress-author":1,"uris":["http://www.mendeley.com/documents/?uuid=0f9661ad-072c-4323-9132-b0ebbf38f39c"]}],"mendeley":{"formattedCitation":"(2019)","manualFormatting":" Robbins &amp; Judge (2019)","plainTextFormattedCitation":"(2019)","previouslyFormattedCitation":"[2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Robbins &amp; Judge (2019)</w:t>
      </w:r>
      <w:r w:rsidRPr="00023699">
        <w:rPr>
          <w:rFonts w:ascii="Arial" w:hAnsi="Arial" w:cs="Arial"/>
        </w:rPr>
        <w:fldChar w:fldCharType="end"/>
      </w:r>
      <w:r w:rsidRPr="00023699">
        <w:rPr>
          <w:rFonts w:ascii="Arial" w:hAnsi="Arial" w:cs="Arial"/>
          <w:lang w:val="en-ID"/>
        </w:rPr>
        <w:t xml:space="preserve"> explain that procedural fairness contributes to job satisfaction, while </w:t>
      </w:r>
      <w:r w:rsidRPr="00023699">
        <w:rPr>
          <w:rFonts w:ascii="Arial" w:hAnsi="Arial" w:cs="Arial"/>
          <w:lang w:val="en-ID"/>
        </w:rPr>
        <w:fldChar w:fldCharType="begin" w:fldLock="1"/>
      </w:r>
      <w:r w:rsidRPr="00023699">
        <w:rPr>
          <w:rFonts w:ascii="Arial" w:hAnsi="Arial" w:cs="Arial"/>
          <w:lang w:val="en-ID"/>
        </w:rPr>
        <w:instrText>ADDIN CSL_CITATION {"citationItems":[{"id":"ITEM-1","itemData":{"DOI":"10.1037/a0025208","author":[{"dropping-particle":"","family":"Colquitt","given":"Jason","non-dropping-particle":"","parse-names":false,"suffix":""},{"dropping-particle":"","family":"LePine","given":"Jeffery","non-dropping-particle":"","parse-names":false,"suffix":""},{"dropping-particle":"","family":"Piccolo","given":"Ronald","non-dropping-particle":"","parse-names":false,"suffix":""},{"dropping-particle":"","family":"Zapata","given":"Cindy","non-dropping-particle":"","parse-names":false,"suffix":""},{"dropping-particle":"","family":"Rich","given":"Bruce","non-dropping-particle":"","parse-names":false,"suffix":""}],"container-title":"Journal of Applied Psychology","id":"ITEM-1","issued":{"date-parts":[["2011","9","12"]]},"page":"1-15","title":"Explaining the Justice–Performance Relationship: Trust as Exchange Deepener or Trust as Uncertainty Reducer?","type":"article-journal","volume":"97"},"suppress-author":1,"uris":["http://www.mendeley.com/documents/?uuid=190355b6-107e-4f17-ba23-06ecf65adf1e"]}],"mendeley":{"formattedCitation":"(2011)","manualFormatting":" Colquitt et al. (2011)","plainTextFormattedCitation":"(2011)","previouslyFormattedCitation":"[58]"},"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Colquitt et al. (2011)</w:t>
      </w:r>
      <w:r w:rsidRPr="00023699">
        <w:rPr>
          <w:rFonts w:ascii="Arial" w:hAnsi="Arial" w:cs="Arial"/>
        </w:rPr>
        <w:fldChar w:fldCharType="end"/>
      </w:r>
      <w:r w:rsidRPr="00023699">
        <w:rPr>
          <w:rFonts w:ascii="Arial" w:hAnsi="Arial" w:cs="Arial"/>
          <w:lang w:val="en-ID"/>
        </w:rPr>
        <w:t xml:space="preserve"> add that SOPs that are consistently implemented foster trust and decrease conflict. Thus, the management policy of PT. </w:t>
      </w:r>
      <w:proofErr w:type="spellStart"/>
      <w:r w:rsidRPr="00023699">
        <w:rPr>
          <w:rFonts w:ascii="Arial" w:hAnsi="Arial" w:cs="Arial"/>
          <w:lang w:val="en-ID"/>
        </w:rPr>
        <w:t>Tanjungenim</w:t>
      </w:r>
      <w:proofErr w:type="spellEnd"/>
      <w:r w:rsidRPr="00023699">
        <w:rPr>
          <w:rFonts w:ascii="Arial" w:hAnsi="Arial" w:cs="Arial"/>
          <w:lang w:val="en-ID"/>
        </w:rPr>
        <w:t xml:space="preserve"> Lestari, which is oriented towards welfare, transparency, and professionalism, has been proven to improve the quality of work life, satisfaction, and employee loyalty in a sustainable manner.</w:t>
      </w:r>
    </w:p>
    <w:p w14:paraId="407A2B61" w14:textId="77777777" w:rsidR="00023699" w:rsidRDefault="00023699" w:rsidP="00441B6F">
      <w:pPr>
        <w:pStyle w:val="Body"/>
        <w:spacing w:after="0"/>
        <w:rPr>
          <w:rFonts w:ascii="Arial" w:hAnsi="Arial" w:cs="Arial"/>
        </w:rPr>
      </w:pPr>
    </w:p>
    <w:p w14:paraId="1DBDDD21" w14:textId="3648F477" w:rsidR="00023699" w:rsidRDefault="00023699" w:rsidP="00441B6F">
      <w:pPr>
        <w:pStyle w:val="Body"/>
        <w:spacing w:after="0"/>
        <w:rPr>
          <w:rFonts w:ascii="Arial" w:hAnsi="Arial" w:cs="Arial"/>
        </w:rPr>
      </w:pPr>
      <w:r w:rsidRPr="00023699">
        <w:rPr>
          <w:rFonts w:ascii="Arial" w:hAnsi="Arial" w:cs="Arial"/>
          <w:b/>
          <w:u w:val="single"/>
        </w:rPr>
        <w:t>3.2.</w:t>
      </w:r>
      <w:r>
        <w:rPr>
          <w:rFonts w:ascii="Arial" w:hAnsi="Arial" w:cs="Arial"/>
          <w:b/>
          <w:u w:val="single"/>
        </w:rPr>
        <w:t>3</w:t>
      </w:r>
      <w:r w:rsidRPr="00023699">
        <w:rPr>
          <w:rFonts w:ascii="Arial" w:hAnsi="Arial" w:cs="Arial"/>
          <w:b/>
          <w:u w:val="single"/>
        </w:rPr>
        <w:t xml:space="preserve"> Employee Perception of the Work Welfare Program at PT. </w:t>
      </w:r>
      <w:proofErr w:type="spellStart"/>
      <w:r w:rsidRPr="00023699">
        <w:rPr>
          <w:rFonts w:ascii="Arial" w:hAnsi="Arial" w:cs="Arial"/>
          <w:b/>
          <w:u w:val="single"/>
        </w:rPr>
        <w:t>Tanjungenim</w:t>
      </w:r>
      <w:proofErr w:type="spellEnd"/>
      <w:r w:rsidRPr="00023699">
        <w:rPr>
          <w:rFonts w:ascii="Arial" w:hAnsi="Arial" w:cs="Arial"/>
          <w:b/>
          <w:u w:val="single"/>
        </w:rPr>
        <w:t xml:space="preserve"> Lestari</w:t>
      </w:r>
    </w:p>
    <w:p w14:paraId="0DFC5972" w14:textId="289EB650" w:rsidR="00023699" w:rsidRPr="00023699" w:rsidRDefault="00023699" w:rsidP="00023699">
      <w:pPr>
        <w:pStyle w:val="Body"/>
        <w:spacing w:after="0"/>
        <w:rPr>
          <w:rFonts w:ascii="Arial" w:hAnsi="Arial" w:cs="Arial"/>
        </w:rPr>
      </w:pPr>
      <w:r w:rsidRPr="00023699">
        <w:rPr>
          <w:rFonts w:ascii="Arial" w:hAnsi="Arial" w:cs="Arial"/>
          <w:lang w:val="en-ID"/>
        </w:rPr>
        <w:t>Work welfare is an important factor that affects employee loyalty. When employees feel the company cares about their well-being, loyalty levels increase, while neglect of those aspects can lead to dissatisfaction and turnover. This is consistent with Herzberg's motivation theory which states that hygienic factors, such as benefits and job security, prevent dissatisfaction, while motivating factors such as rewards and opportunities to develop build long-term loyalty. Thus, welfare programs play a key role as a key element in shaping employees' motivation and affective attachment to the organization.</w:t>
      </w:r>
    </w:p>
    <w:p w14:paraId="105C6771" w14:textId="171C88DE" w:rsidR="00023699" w:rsidRPr="00023699" w:rsidRDefault="00023699" w:rsidP="00023699">
      <w:pPr>
        <w:pStyle w:val="Body"/>
        <w:spacing w:after="0"/>
        <w:rPr>
          <w:rFonts w:ascii="Arial" w:hAnsi="Arial" w:cs="Arial"/>
        </w:rPr>
      </w:pPr>
      <w:r w:rsidRPr="00023699">
        <w:rPr>
          <w:rFonts w:ascii="Arial" w:hAnsi="Arial" w:cs="Arial"/>
          <w:lang w:val="en-ID"/>
        </w:rPr>
        <w:t xml:space="preserve">Holistically, the results show that career development and a good work environment increase job satisfaction, while effective management policies, such as flexible working hours, fairness, and job security strengthen </w:t>
      </w:r>
      <w:r w:rsidRPr="00023699">
        <w:rPr>
          <w:rFonts w:ascii="Arial" w:hAnsi="Arial" w:cs="Arial"/>
          <w:i/>
          <w:iCs/>
          <w:lang w:val="en-ID"/>
        </w:rPr>
        <w:t>Quality of Work Life (QWL).</w:t>
      </w:r>
      <w:r w:rsidRPr="00023699">
        <w:rPr>
          <w:rFonts w:ascii="Arial" w:hAnsi="Arial" w:cs="Arial"/>
          <w:lang w:val="en-ID"/>
        </w:rPr>
        <w:t xml:space="preserve"> Positive perceptions of welfare programs, both financial and non-financial, strengthen employee loyalty. This is in line with Maslow's theory of needs, where self-actualization is achieved when all basic and psychological needs are met, which ultimately fosters a sense of loyalty to the company.</w:t>
      </w:r>
    </w:p>
    <w:p w14:paraId="47FB3E03" w14:textId="3553DC7D" w:rsidR="00023699" w:rsidRPr="00023699" w:rsidRDefault="00023699" w:rsidP="00023699">
      <w:pPr>
        <w:pStyle w:val="Body"/>
        <w:spacing w:after="0"/>
        <w:rPr>
          <w:rFonts w:ascii="Arial" w:hAnsi="Arial" w:cs="Arial"/>
        </w:rPr>
      </w:pPr>
      <w:r w:rsidRPr="00023699">
        <w:rPr>
          <w:rFonts w:ascii="Arial" w:hAnsi="Arial" w:cs="Arial"/>
          <w:lang w:val="en-ID"/>
        </w:rPr>
        <w:t xml:space="preserve">The scholarship programs provided by the company are proven to not only improve skills, but also foster emotional attachment that strengthens loyalty. This concept is in line with </w:t>
      </w:r>
      <w:r w:rsidRPr="00023699">
        <w:rPr>
          <w:rFonts w:ascii="Arial" w:hAnsi="Arial" w:cs="Arial"/>
          <w:i/>
          <w:iCs/>
          <w:lang w:val="en-ID"/>
        </w:rPr>
        <w:t>Affective Commitment</w:t>
      </w:r>
      <w:r w:rsidRPr="00023699">
        <w:rPr>
          <w:rFonts w:ascii="Arial" w:hAnsi="Arial" w:cs="Arial"/>
          <w:lang w:val="en-ID"/>
        </w:rPr>
        <w:t xml:space="preserve"> from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suppress-author":1,"uris":["http://www.mendeley.com/documents/?uuid=09db55e5-fad8-41d4-872d-11a57e83e54b"]}],"mendeley":{"formattedCitation":"(1991)","manualFormatting":" Meyer &amp; Allen (1991)","plainTextFormattedCitation":"(1991)","previouslyFormattedCitation":"[5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Meyer &amp; Allen (1991)</w:t>
      </w:r>
      <w:r w:rsidRPr="00023699">
        <w:rPr>
          <w:rFonts w:ascii="Arial" w:hAnsi="Arial" w:cs="Arial"/>
        </w:rPr>
        <w:fldChar w:fldCharType="end"/>
      </w:r>
      <w:r w:rsidRPr="00023699">
        <w:rPr>
          <w:rFonts w:ascii="Arial" w:hAnsi="Arial" w:cs="Arial"/>
          <w:lang w:val="en-ID"/>
        </w:rPr>
        <w:t xml:space="preserve"> which </w:t>
      </w:r>
      <w:r w:rsidRPr="00023699">
        <w:rPr>
          <w:rFonts w:ascii="Arial" w:hAnsi="Arial" w:cs="Arial"/>
          <w:lang w:val="en-ID"/>
        </w:rPr>
        <w:lastRenderedPageBreak/>
        <w:t xml:space="preserve">explains that emotional attachment arises from a sense of belonging to the organization.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278-4319","author":[{"dropping-particle":"","family":"Chiang","given":"Flora F T","non-dropping-particle":"","parse-names":false,"suffix":""},{"dropping-particle":"","family":"Birtch","given":"Thomas A","non-dropping-particle":"","parse-names":false,"suffix":""}],"container-title":"International Journal of Hospitality Management","id":"ITEM-1","issue":"4","issued":{"date-parts":[["2010"]]},"page":"632-640","publisher":"Elsevier","title":"Pay for performance and work attitudes: The mediating role of employee–organization service value congruence","type":"article-journal","volume":"29"},"suppress-author":1,"uris":["http://www.mendeley.com/documents/?uuid=5d0085cb-8ca8-4364-b1f8-b930c1946b09"]}],"mendeley":{"formattedCitation":"(2010)","manualFormatting":" Chiang &amp; Birtch (2010)","plainTextFormattedCitation":"(2010)","previouslyFormattedCitation":"[6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Chiang &amp; Birtch (2010)</w:t>
      </w:r>
      <w:r w:rsidRPr="00023699">
        <w:rPr>
          <w:rFonts w:ascii="Arial" w:hAnsi="Arial" w:cs="Arial"/>
        </w:rPr>
        <w:fldChar w:fldCharType="end"/>
      </w:r>
      <w:r w:rsidRPr="00023699">
        <w:rPr>
          <w:rFonts w:ascii="Arial" w:hAnsi="Arial" w:cs="Arial"/>
          <w:lang w:val="en-ID"/>
        </w:rPr>
        <w:t xml:space="preserve"> assert that corporate investment in employee education and development encourages a sense of value that leads to long-term commitment.</w:t>
      </w:r>
    </w:p>
    <w:p w14:paraId="2B65257D" w14:textId="08D8D515" w:rsidR="00023699" w:rsidRPr="00023699" w:rsidRDefault="00023699" w:rsidP="00023699">
      <w:pPr>
        <w:pStyle w:val="Body"/>
        <w:spacing w:after="0"/>
        <w:rPr>
          <w:rFonts w:ascii="Arial" w:hAnsi="Arial" w:cs="Arial"/>
        </w:rPr>
      </w:pPr>
      <w:r w:rsidRPr="00023699">
        <w:rPr>
          <w:rFonts w:ascii="Arial" w:hAnsi="Arial" w:cs="Arial"/>
          <w:lang w:val="en-ID"/>
        </w:rPr>
        <w:t xml:space="preserve">In addition, employee loyalty is also influenced by the perception of career stability and value compatibility with the company.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1053-4822","author":[{"dropping-particle":"","family":"Meyer","given":"John P","non-dropping-particle":"","parse-names":false,"suffix":""},{"dropping-particle":"","family":"Allen","given":"Natalie J","non-dropping-particle":"","parse-names":false,"suffix":""}],"container-title":"Human resource management review","id":"ITEM-1","issue":"1","issued":{"date-parts":[["1991"]]},"page":"61-89","publisher":"Elsevier","title":"A three-component conceptualization of organizational commitment","type":"article-journal","volume":"1"},"suppress-author":1,"uris":["http://www.mendeley.com/documents/?uuid=09db55e5-fad8-41d4-872d-11a57e83e54b"]}],"mendeley":{"formattedCitation":"(1991)","manualFormatting":" Meyer &amp; Allen (1991)","plainTextFormattedCitation":"(1991)","previouslyFormattedCitation":"[59]"},"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Meyer &amp; Allen (1991)</w:t>
      </w:r>
      <w:r w:rsidRPr="00023699">
        <w:rPr>
          <w:rFonts w:ascii="Arial" w:hAnsi="Arial" w:cs="Arial"/>
        </w:rPr>
        <w:fldChar w:fldCharType="end"/>
      </w:r>
      <w:r w:rsidRPr="00023699">
        <w:rPr>
          <w:rFonts w:ascii="Arial" w:hAnsi="Arial" w:cs="Arial"/>
          <w:lang w:val="en-ID"/>
        </w:rPr>
        <w:t xml:space="preserve">  stated that employee commitment will be stronger if there is alignment between individual and organizational goals (</w:t>
      </w:r>
      <w:r w:rsidRPr="00023699">
        <w:rPr>
          <w:rFonts w:ascii="Arial" w:hAnsi="Arial" w:cs="Arial"/>
          <w:i/>
          <w:iCs/>
          <w:lang w:val="en-ID"/>
        </w:rPr>
        <w:t>value congruence</w:t>
      </w:r>
      <w:r w:rsidRPr="00023699">
        <w:rPr>
          <w:rFonts w:ascii="Arial" w:hAnsi="Arial" w:cs="Arial"/>
          <w:lang w:val="en-ID"/>
        </w:rPr>
        <w:t xml:space="preserve">). In line with that,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048-3486","author":[{"dropping-particle":"","family":"Vos","given":"Ans","non-dropping-particle":"De","parse-names":false,"suffix":""},{"dropping-particle":"","family":"Meganck","given":"Annelies","non-dropping-particle":"","parse-names":false,"suffix":""}],"container-title":"Personnel Review","id":"ITEM-1","issue":"1","issued":{"date-parts":[["2008"]]},"page":"45-60","publisher":"Emerald Group Publishing Limited","title":"What HR managers do versus what employees value: Exploring both parties' views on retention management from a psychological contract perspective","type":"article-journal","volume":"38"},"suppress-author":1,"uris":["http://www.mendeley.com/documents/?uuid=e87211ed-2f7b-4c7a-8634-141688e38757"]}],"mendeley":{"formattedCitation":"(2008)","manualFormatting":" De Vos &amp; Meganck (2008)","plainTextFormattedCitation":"(2008)","previouslyFormattedCitation":"[61]"},"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De Vos &amp; Meganck (2008)</w:t>
      </w:r>
      <w:r w:rsidRPr="00023699">
        <w:rPr>
          <w:rFonts w:ascii="Arial" w:hAnsi="Arial" w:cs="Arial"/>
        </w:rPr>
        <w:fldChar w:fldCharType="end"/>
      </w:r>
      <w:r w:rsidRPr="00023699">
        <w:rPr>
          <w:rFonts w:ascii="Arial" w:hAnsi="Arial" w:cs="Arial"/>
          <w:lang w:val="en-ID"/>
        </w:rPr>
        <w:t xml:space="preserve"> found that positive perceptions of career prospects increase retention and loyalty, so a stable and transparent career path is an important factor in building commitment to the company.</w:t>
      </w:r>
    </w:p>
    <w:p w14:paraId="7C40DB42" w14:textId="55E57002" w:rsidR="00023699" w:rsidRPr="00023699" w:rsidRDefault="00023699" w:rsidP="00023699">
      <w:pPr>
        <w:pStyle w:val="Body"/>
        <w:spacing w:after="0"/>
        <w:rPr>
          <w:rFonts w:ascii="Arial" w:hAnsi="Arial" w:cs="Arial"/>
        </w:rPr>
      </w:pPr>
      <w:r w:rsidRPr="00023699">
        <w:rPr>
          <w:rFonts w:ascii="Arial" w:hAnsi="Arial" w:cs="Arial"/>
          <w:lang w:val="en-ID"/>
        </w:rPr>
        <w:t xml:space="preserve">Positive perceptions of employees also arise towards social and non-work activities such as religious activities, </w:t>
      </w:r>
      <w:r w:rsidRPr="00023699">
        <w:rPr>
          <w:rFonts w:ascii="Arial" w:hAnsi="Arial" w:cs="Arial"/>
          <w:i/>
          <w:iCs/>
          <w:lang w:val="en-ID"/>
        </w:rPr>
        <w:t>parenting programs</w:t>
      </w:r>
      <w:r w:rsidRPr="00023699">
        <w:rPr>
          <w:rFonts w:ascii="Arial" w:hAnsi="Arial" w:cs="Arial"/>
          <w:lang w:val="en-ID"/>
        </w:rPr>
        <w:t xml:space="preserve">, and </w:t>
      </w:r>
      <w:r w:rsidRPr="00023699">
        <w:rPr>
          <w:rFonts w:ascii="Arial" w:hAnsi="Arial" w:cs="Arial"/>
          <w:i/>
          <w:iCs/>
          <w:lang w:val="en-ID"/>
        </w:rPr>
        <w:t>family gatherings</w:t>
      </w:r>
      <w:r w:rsidRPr="00023699">
        <w:rPr>
          <w:rFonts w:ascii="Arial" w:hAnsi="Arial" w:cs="Arial"/>
          <w:lang w:val="en-ID"/>
        </w:rPr>
        <w:t xml:space="preserve">, which have been shown to reduce stress and strengthen emotional bonds between employees. </w:t>
      </w:r>
      <w:r w:rsidRPr="00023699">
        <w:rPr>
          <w:rFonts w:ascii="Arial" w:hAnsi="Arial" w:cs="Arial"/>
          <w:lang w:val="en-ID"/>
        </w:rPr>
        <w:fldChar w:fldCharType="begin" w:fldLock="1"/>
      </w:r>
      <w:r w:rsidRPr="00023699">
        <w:rPr>
          <w:rFonts w:ascii="Arial" w:hAnsi="Arial" w:cs="Arial"/>
          <w:lang w:val="en-ID"/>
        </w:rPr>
        <w:instrText>ADDIN CSL_CITATION {"citationItems":[{"id":"ITEM-1","itemData":{"DOI":"10.1037/ocp0000056","ISSN":"1939-1307","author":[{"dropping-particle":"","family":"Bakker","given":"Arnold B.","non-dropping-particle":"","parse-names":false,"suffix":""},{"dropping-particle":"","family":"Demerouti","given":"Evangelia","non-dropping-particle":"","parse-names":false,"suffix":""}],"container-title":"Journal of Occupational Health Psychology","id":"ITEM-1","issue":"3","issued":{"date-parts":[["2017","7"]]},"page":"273-285","title":"Job demands–resources theory: Taking stock and looking forward.","type":"article-journal","volume":"22"},"suppress-author":1,"uris":["http://www.mendeley.com/documents/?uuid=04c4e940-a00f-4542-b214-f9108c236616"]}],"mendeley":{"formattedCitation":"(2017)","manualFormatting":" Bakker &amp; Demerouti (2017)","plainTextFormattedCitation":"(2017)","previouslyFormattedCitation":"[62]"},"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Research by Bakker &amp; Demerouti (2017)</w:t>
      </w:r>
      <w:r w:rsidRPr="00023699">
        <w:rPr>
          <w:rFonts w:ascii="Arial" w:hAnsi="Arial" w:cs="Arial"/>
        </w:rPr>
        <w:fldChar w:fldCharType="end"/>
      </w:r>
      <w:r w:rsidRPr="00023699">
        <w:rPr>
          <w:rFonts w:ascii="Arial" w:hAnsi="Arial" w:cs="Arial"/>
          <w:lang w:val="en-ID"/>
        </w:rPr>
        <w:t xml:space="preserve"> through the </w:t>
      </w:r>
      <w:r w:rsidRPr="00023699">
        <w:rPr>
          <w:rFonts w:ascii="Arial" w:hAnsi="Arial" w:cs="Arial"/>
          <w:i/>
          <w:iCs/>
          <w:lang w:val="en-ID"/>
        </w:rPr>
        <w:t>Job Demands-Resources</w:t>
      </w:r>
      <w:r w:rsidRPr="00023699">
        <w:rPr>
          <w:rFonts w:ascii="Arial" w:hAnsi="Arial" w:cs="Arial"/>
          <w:lang w:val="en-ID"/>
        </w:rPr>
        <w:t xml:space="preserve"> theory  explains that social support in the workplace can reduce psychological burden and increase work involvement. </w:t>
      </w:r>
      <w:r w:rsidRPr="00023699">
        <w:rPr>
          <w:rFonts w:ascii="Arial" w:hAnsi="Arial" w:cs="Arial"/>
          <w:lang w:val="en-ID"/>
        </w:rPr>
        <w:fldChar w:fldCharType="begin" w:fldLock="1"/>
      </w:r>
      <w:r w:rsidRPr="00023699">
        <w:rPr>
          <w:rFonts w:ascii="Arial" w:hAnsi="Arial" w:cs="Arial"/>
          <w:lang w:val="en-ID"/>
        </w:rPr>
        <w:instrText>ADDIN CSL_CITATION {"citationItems":[{"id":"ITEM-1","itemData":{"author":[{"dropping-particle":"","family":"Ahmad","given":"A","non-dropping-particle":"","parse-names":false,"suffix":""},{"dropping-particle":"","family":"Omar","given":"Z","non-dropping-particle":"","parse-names":false,"suffix":""}],"container-title":"Journal of Social Sciences and Humanities","id":"ITEM-1","issue":"2","issued":{"date-parts":[["2016"]]},"page":"1-12","title":"Reducing work–family conflict through organizational support: A study among Malaysian workers","type":"article-journal","volume":"11"},"suppress-author":1,"uris":["http://www.mendeley.com/documents/?uuid=2c3ad4b8-ad2b-456e-a4a8-17081e1904d2"]}],"mendeley":{"formattedCitation":"(2016)","manualFormatting":" Ahmad &amp; Omar (2016)","plainTextFormattedCitation":"(2016)","previouslyFormattedCitation":"[63]"},"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Ahmad &amp; Omar (2016)</w:t>
      </w:r>
      <w:r w:rsidRPr="00023699">
        <w:rPr>
          <w:rFonts w:ascii="Arial" w:hAnsi="Arial" w:cs="Arial"/>
        </w:rPr>
        <w:fldChar w:fldCharType="end"/>
      </w:r>
      <w:r w:rsidRPr="00023699">
        <w:rPr>
          <w:rFonts w:ascii="Arial" w:hAnsi="Arial" w:cs="Arial"/>
          <w:lang w:val="en-ID"/>
        </w:rPr>
        <w:t xml:space="preserve"> also emphasized that involvement in social activities strengthens emotional connections with organizations as well as encourages long-term loyalty.</w:t>
      </w:r>
    </w:p>
    <w:p w14:paraId="2ED751E0" w14:textId="39AF2C63" w:rsidR="00023699" w:rsidRPr="00023699" w:rsidRDefault="00023699" w:rsidP="00023699">
      <w:pPr>
        <w:pStyle w:val="Body"/>
        <w:spacing w:after="0"/>
        <w:rPr>
          <w:rFonts w:ascii="Arial" w:hAnsi="Arial" w:cs="Arial"/>
        </w:rPr>
      </w:pPr>
      <w:r w:rsidRPr="00023699">
        <w:rPr>
          <w:rFonts w:ascii="Arial" w:hAnsi="Arial" w:cs="Arial"/>
          <w:lang w:val="en-ID"/>
        </w:rPr>
        <w:t xml:space="preserve">In addition, perceptions of self-development opportunities and work variety show that training, new challenges, and development projects prevent burnout while increasing loyalty because work is considered meaningful, not just a source of income. This is in line with  the </w:t>
      </w:r>
      <w:r w:rsidRPr="00023699">
        <w:rPr>
          <w:rFonts w:ascii="Arial" w:hAnsi="Arial" w:cs="Arial"/>
          <w:i/>
          <w:iCs/>
          <w:lang w:val="en-ID"/>
        </w:rPr>
        <w:t>Job Characteristics Model</w:t>
      </w:r>
      <w:r w:rsidRPr="00023699">
        <w:rPr>
          <w:rFonts w:ascii="Arial" w:hAnsi="Arial" w:cs="Arial"/>
          <w:lang w:val="en-ID"/>
        </w:rPr>
        <w:t xml:space="preserve"> by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030-5073","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suppress-author":1,"uris":["http://www.mendeley.com/documents/?uuid=76bc13b3-4cb4-4d86-a13d-61f19c0dc56c"]}],"mendeley":{"formattedCitation":"(1976)","manualFormatting":" Hackman &amp; Oldham (1976)","plainTextFormattedCitation":"(1976)","previouslyFormattedCitation":"[40]"},"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Hackman &amp; Oldham (1976),</w:t>
      </w:r>
      <w:r w:rsidRPr="00023699">
        <w:rPr>
          <w:rFonts w:ascii="Arial" w:hAnsi="Arial" w:cs="Arial"/>
        </w:rPr>
        <w:fldChar w:fldCharType="end"/>
      </w:r>
      <w:r w:rsidRPr="00023699">
        <w:rPr>
          <w:rFonts w:ascii="Arial" w:hAnsi="Arial" w:cs="Arial"/>
          <w:lang w:val="en-ID"/>
        </w:rPr>
        <w:t xml:space="preserve"> which emphasizes that job variety, job identity, and opportunities to develop increase intrinsic motivation and job satisfaction.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1664-1078","author":[{"dropping-particle":"","family":"Akkermans","given":"Jos","non-dropping-particle":"","parse-names":false,"suffix":""},{"dropping-particle":"","family":"Tims","given":"Maria","non-dropping-particle":"","parse-names":false,"suffix":""},{"dropping-particle":"","family":"Beijer","given":"Susanne","non-dropping-particle":"","parse-names":false,"suffix":""},{"dropping-particle":"","family":"Cuyper","given":"Nele","non-dropping-particle":"De","parse-names":false,"suffix":""}],"container-title":"Frontiers in psychology","id":"ITEM-1","issued":{"date-parts":[["2019"]]},"page":"717","publisher":"Frontiers Media SA","title":"Should employers invest in employability? Examining employability as a mediator in the HRM–commitment relationship","type":"article-journal","volume":"10"},"suppress-author":1,"uris":["http://www.mendeley.com/documents/?uuid=2336beef-39e1-4efc-9f17-c96e71deab30"]}],"mendeley":{"formattedCitation":"(2019)","manualFormatting":" Akkermans et al. (2019)","plainTextFormattedCitation":"(2019)","previouslyFormattedCitation":"[64]"},"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Akkermans et al. (2019)</w:t>
      </w:r>
      <w:r w:rsidRPr="00023699">
        <w:rPr>
          <w:rFonts w:ascii="Arial" w:hAnsi="Arial" w:cs="Arial"/>
        </w:rPr>
        <w:fldChar w:fldCharType="end"/>
      </w:r>
      <w:r w:rsidRPr="00023699">
        <w:rPr>
          <w:rFonts w:ascii="Arial" w:hAnsi="Arial" w:cs="Arial"/>
          <w:lang w:val="en-ID"/>
        </w:rPr>
        <w:t xml:space="preserve"> also prove that access to career development strengthens emotional attachment and the intention to stay within the organization.</w:t>
      </w:r>
    </w:p>
    <w:p w14:paraId="75D1F64B" w14:textId="156CC243" w:rsidR="00023699" w:rsidRDefault="00023699" w:rsidP="00023699">
      <w:pPr>
        <w:pStyle w:val="Body"/>
        <w:spacing w:after="0"/>
        <w:rPr>
          <w:rFonts w:ascii="Arial" w:hAnsi="Arial" w:cs="Arial"/>
        </w:rPr>
      </w:pPr>
      <w:r w:rsidRPr="00023699">
        <w:rPr>
          <w:rFonts w:ascii="Arial" w:hAnsi="Arial" w:cs="Arial"/>
          <w:lang w:val="en-ID"/>
        </w:rPr>
        <w:t xml:space="preserve">Overall, the welfare approach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 which includes financial, social, emotional, and spiritual dimensions, is able to create  a </w:t>
      </w:r>
      <w:r w:rsidRPr="00023699">
        <w:rPr>
          <w:rFonts w:ascii="Arial" w:hAnsi="Arial" w:cs="Arial"/>
          <w:i/>
          <w:iCs/>
          <w:lang w:val="en-ID"/>
        </w:rPr>
        <w:t>sense of belonging</w:t>
      </w:r>
      <w:r w:rsidRPr="00023699">
        <w:rPr>
          <w:rFonts w:ascii="Arial" w:hAnsi="Arial" w:cs="Arial"/>
          <w:lang w:val="en-ID"/>
        </w:rPr>
        <w:t xml:space="preserve"> that strengthens long-term loyalty. </w:t>
      </w:r>
      <w:r w:rsidRPr="00023699">
        <w:rPr>
          <w:rFonts w:ascii="Arial" w:hAnsi="Arial" w:cs="Arial"/>
          <w:lang w:val="en-ID"/>
        </w:rPr>
        <w:fldChar w:fldCharType="begin" w:fldLock="1"/>
      </w:r>
      <w:r w:rsidRPr="00023699">
        <w:rPr>
          <w:rFonts w:ascii="Arial" w:hAnsi="Arial" w:cs="Arial"/>
          <w:lang w:val="en-ID"/>
        </w:rPr>
        <w:instrText>ADDIN CSL_CITATION {"citationItems":[{"id":"ITEM-1","itemData":{"ISBN":"020393685X","author":[{"dropping-particle":"","family":"Warr","given":"Peter","non-dropping-particle":"","parse-names":false,"suffix":""}],"id":"ITEM-1","issued":{"date-parts":[["2011"]]},"publisher":"Psychology Press","title":"Work, happiness, and unhappiness","type":"book"},"suppress-author":1,"uris":["http://www.mendeley.com/documents/?uuid=c779c50c-100b-455d-994e-7963dbc13391"]}],"mendeley":{"formattedCitation":"(2011)","manualFormatting":" Warr (2011)","plainTextFormattedCitation":"(2011)","previouslyFormattedCitation":"[65]"},"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Warr (2011)</w:t>
      </w:r>
      <w:r w:rsidRPr="00023699">
        <w:rPr>
          <w:rFonts w:ascii="Arial" w:hAnsi="Arial" w:cs="Arial"/>
        </w:rPr>
        <w:fldChar w:fldCharType="end"/>
      </w:r>
      <w:r w:rsidRPr="00023699">
        <w:rPr>
          <w:rFonts w:ascii="Arial" w:hAnsi="Arial" w:cs="Arial"/>
          <w:lang w:val="en-ID"/>
        </w:rPr>
        <w:t xml:space="preserve"> states that work well-being is not only related to financial compensation, but also includes emotional and social experiences at work. In line with that, </w:t>
      </w:r>
      <w:r w:rsidRPr="00023699">
        <w:rPr>
          <w:rFonts w:ascii="Arial" w:hAnsi="Arial" w:cs="Arial"/>
          <w:lang w:val="en-ID"/>
        </w:rPr>
        <w:fldChar w:fldCharType="begin" w:fldLock="1"/>
      </w:r>
      <w:r w:rsidRPr="00023699">
        <w:rPr>
          <w:rFonts w:ascii="Arial" w:hAnsi="Arial" w:cs="Arial"/>
          <w:lang w:val="en-ID"/>
        </w:rPr>
        <w:instrText>ADDIN CSL_CITATION {"citationItems":[{"id":"ITEM-1","itemData":{"ISSN":"0303-8300","author":[{"dropping-particle":"","family":"Sirgy","given":"M Joseph","non-dropping-particle":"","parse-names":false,"suffix":""},{"dropping-particle":"","family":"Efraty","given":"David","non-dropping-particle":"","parse-names":false,"suffix":""},{"dropping-particle":"","family":"Siegel","given":"Phillip","non-dropping-particle":"","parse-names":false,"suffix":""},{"dropping-particle":"","family":"Lee","given":"Dong-Jin","non-dropping-particle":"","parse-names":false,"suffix":""}],"container-title":"Social indicators research","id":"ITEM-1","issue":"3","issued":{"date-parts":[["2001"]]},"page":"241-302","publisher":"Springer","title":"A new measure of quality of work life (QWL) based on need satisfaction and spillover theories","type":"article-journal","volume":"55"},"suppress-author":1,"uris":["http://www.mendeley.com/documents/?uuid=950c65fb-9835-4ad4-9596-5487cfc38bdc"]}],"mendeley":{"formattedCitation":"(2001)","manualFormatting":" Sirgy et al. (2001)","plainTextFormattedCitation":"(2001)","previouslyFormattedCitation":"[66]"},"properties":{"noteIndex":0},"schema":"https://github.com/citation-style-language/schema/raw/master/csl-citation.json"}</w:instrText>
      </w:r>
      <w:r w:rsidRPr="00023699">
        <w:rPr>
          <w:rFonts w:ascii="Arial" w:hAnsi="Arial" w:cs="Arial"/>
          <w:lang w:val="en-ID"/>
        </w:rPr>
        <w:fldChar w:fldCharType="separate"/>
      </w:r>
      <w:r w:rsidRPr="00023699">
        <w:rPr>
          <w:rFonts w:ascii="Arial" w:hAnsi="Arial" w:cs="Arial"/>
          <w:lang w:val="en-ID"/>
        </w:rPr>
        <w:t xml:space="preserve"> Sirgy et al. (2001)</w:t>
      </w:r>
      <w:r w:rsidRPr="00023699">
        <w:rPr>
          <w:rFonts w:ascii="Arial" w:hAnsi="Arial" w:cs="Arial"/>
        </w:rPr>
        <w:fldChar w:fldCharType="end"/>
      </w:r>
      <w:r w:rsidRPr="00023699">
        <w:rPr>
          <w:rFonts w:ascii="Arial" w:hAnsi="Arial" w:cs="Arial"/>
          <w:lang w:val="en-ID"/>
        </w:rPr>
        <w:t xml:space="preserve"> explained that welfare programs that pay attention to psychological and spiritual aspects can increase job satisfaction as well as emotional attachment to the organization.</w:t>
      </w:r>
    </w:p>
    <w:p w14:paraId="2AD181C8" w14:textId="77777777" w:rsidR="00790ADA" w:rsidRDefault="00790ADA" w:rsidP="00441B6F">
      <w:pPr>
        <w:pStyle w:val="Body"/>
        <w:spacing w:after="0"/>
        <w:rPr>
          <w:rFonts w:ascii="Arial" w:hAnsi="Arial" w:cs="Arial"/>
        </w:rPr>
      </w:pPr>
    </w:p>
    <w:p w14:paraId="092D326F" w14:textId="77777777" w:rsidR="00756D3F" w:rsidRDefault="00756D3F" w:rsidP="00441B6F">
      <w:pPr>
        <w:pStyle w:val="Body"/>
        <w:spacing w:after="0"/>
        <w:rPr>
          <w:rFonts w:ascii="Arial" w:hAnsi="Arial" w:cs="Arial"/>
        </w:rPr>
      </w:pPr>
    </w:p>
    <w:p w14:paraId="79FC2C62" w14:textId="77777777" w:rsidR="00756D3F" w:rsidRPr="00FB3A86" w:rsidRDefault="00756D3F" w:rsidP="00441B6F">
      <w:pPr>
        <w:pStyle w:val="Body"/>
        <w:spacing w:after="0"/>
        <w:rPr>
          <w:rFonts w:ascii="Arial" w:hAnsi="Arial" w:cs="Arial"/>
        </w:rPr>
      </w:pPr>
    </w:p>
    <w:p w14:paraId="426C9E69" w14:textId="5B92DC10"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r w:rsidR="00023699">
        <w:rPr>
          <w:rFonts w:ascii="Arial" w:hAnsi="Arial" w:cs="Arial"/>
        </w:rPr>
        <w:t xml:space="preserve"> and suggestions</w:t>
      </w:r>
    </w:p>
    <w:p w14:paraId="5C060A4B" w14:textId="77777777" w:rsidR="00790ADA" w:rsidRPr="00FB3A86" w:rsidRDefault="00790ADA" w:rsidP="00441B6F">
      <w:pPr>
        <w:pStyle w:val="ConcHead"/>
        <w:spacing w:after="0"/>
        <w:jc w:val="both"/>
        <w:rPr>
          <w:rFonts w:ascii="Arial" w:hAnsi="Arial" w:cs="Arial"/>
        </w:rPr>
      </w:pPr>
    </w:p>
    <w:p w14:paraId="169CA815" w14:textId="33E2464B" w:rsidR="00023699" w:rsidRPr="00023699" w:rsidRDefault="00023699" w:rsidP="00023699">
      <w:pPr>
        <w:pStyle w:val="Body"/>
        <w:numPr>
          <w:ilvl w:val="1"/>
          <w:numId w:val="32"/>
        </w:numPr>
        <w:spacing w:after="0"/>
        <w:rPr>
          <w:rFonts w:ascii="Arial" w:hAnsi="Arial" w:cs="Arial"/>
        </w:rPr>
      </w:pPr>
      <w:r>
        <w:rPr>
          <w:rFonts w:ascii="Arial" w:hAnsi="Arial" w:cs="Arial"/>
          <w:b/>
        </w:rPr>
        <w:t>Conclusion</w:t>
      </w:r>
    </w:p>
    <w:p w14:paraId="6EC5CB84" w14:textId="4880A662" w:rsidR="00B01FCD" w:rsidRDefault="00023699" w:rsidP="00023699">
      <w:pPr>
        <w:pStyle w:val="Body"/>
        <w:rPr>
          <w:rFonts w:ascii="Arial" w:hAnsi="Arial" w:cs="Arial"/>
          <w:lang w:val="en-ID"/>
        </w:rPr>
      </w:pPr>
      <w:r w:rsidRPr="00023699">
        <w:rPr>
          <w:rFonts w:ascii="Arial" w:hAnsi="Arial" w:cs="Arial"/>
          <w:bCs/>
          <w:lang w:val="en-ID"/>
        </w:rPr>
        <w:t xml:space="preserve">Based on the results of the research, it can be concluded that employee job satisfaction at PT. </w:t>
      </w:r>
      <w:proofErr w:type="spellStart"/>
      <w:r w:rsidRPr="00023699">
        <w:rPr>
          <w:rFonts w:ascii="Arial" w:hAnsi="Arial" w:cs="Arial"/>
          <w:bCs/>
          <w:lang w:val="en-ID"/>
        </w:rPr>
        <w:t>Tanjungenim</w:t>
      </w:r>
      <w:proofErr w:type="spellEnd"/>
      <w:r w:rsidRPr="00023699">
        <w:rPr>
          <w:rFonts w:ascii="Arial" w:hAnsi="Arial" w:cs="Arial"/>
          <w:bCs/>
          <w:lang w:val="en-ID"/>
        </w:rPr>
        <w:t xml:space="preserve"> Lestari was formed through a combination of various factors that are interrelated and support overall work welfare.</w:t>
      </w:r>
      <w:r>
        <w:rPr>
          <w:rFonts w:ascii="Arial" w:hAnsi="Arial" w:cs="Arial"/>
          <w:bCs/>
        </w:rPr>
        <w:t xml:space="preserve"> </w:t>
      </w:r>
      <w:r w:rsidRPr="00023699">
        <w:rPr>
          <w:rFonts w:ascii="Arial" w:hAnsi="Arial" w:cs="Arial"/>
          <w:lang w:val="en-ID"/>
        </w:rPr>
        <w:t xml:space="preserve">The employee job satisfaction factor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 is multidimensional, covering financial, social, and psychological aspects. A decent salary, proximity to the location, suitability of the </w:t>
      </w:r>
      <w:proofErr w:type="spellStart"/>
      <w:r w:rsidRPr="00023699">
        <w:rPr>
          <w:rFonts w:ascii="Arial" w:hAnsi="Arial" w:cs="Arial"/>
          <w:lang w:val="en-ID"/>
        </w:rPr>
        <w:t>jobdesk</w:t>
      </w:r>
      <w:proofErr w:type="spellEnd"/>
      <w:r w:rsidRPr="00023699">
        <w:rPr>
          <w:rFonts w:ascii="Arial" w:hAnsi="Arial" w:cs="Arial"/>
          <w:lang w:val="en-ID"/>
        </w:rPr>
        <w:t>, harmonious relationships, a variety of work challenges, and adequate facilities are the main determinants of satisfaction. The combination of hygienic factors and motivators creates ongoing satisfaction and encourages employee loyalty.</w:t>
      </w:r>
      <w:r>
        <w:rPr>
          <w:rFonts w:ascii="Arial" w:hAnsi="Arial" w:cs="Arial"/>
          <w:bCs/>
        </w:rPr>
        <w:t xml:space="preserve"> </w:t>
      </w:r>
      <w:r w:rsidRPr="00023699">
        <w:rPr>
          <w:rFonts w:ascii="Arial" w:hAnsi="Arial" w:cs="Arial"/>
          <w:lang w:val="en-ID"/>
        </w:rPr>
        <w:t xml:space="preserve">Management policies play an important role in improving the quality of employee working life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 through flexible working hours, </w:t>
      </w:r>
      <w:proofErr w:type="spellStart"/>
      <w:r w:rsidRPr="00023699">
        <w:rPr>
          <w:rFonts w:ascii="Arial" w:hAnsi="Arial" w:cs="Arial"/>
          <w:lang w:val="en-ID"/>
        </w:rPr>
        <w:t>labor</w:t>
      </w:r>
      <w:proofErr w:type="spellEnd"/>
      <w:r w:rsidRPr="00023699">
        <w:rPr>
          <w:rFonts w:ascii="Arial" w:hAnsi="Arial" w:cs="Arial"/>
          <w:lang w:val="en-ID"/>
        </w:rPr>
        <w:t xml:space="preserve"> protection, and social facilities such as housing, transportation, and health services. Transparent and fair policies strengthen a sense of security and increase employee commitment to the company.</w:t>
      </w:r>
      <w:r>
        <w:rPr>
          <w:rFonts w:ascii="Arial" w:hAnsi="Arial" w:cs="Arial"/>
          <w:bCs/>
        </w:rPr>
        <w:t xml:space="preserve"> </w:t>
      </w:r>
      <w:r w:rsidRPr="00023699">
        <w:rPr>
          <w:rFonts w:ascii="Arial" w:hAnsi="Arial" w:cs="Arial"/>
          <w:lang w:val="en-ID"/>
        </w:rPr>
        <w:t xml:space="preserve">Employee perceptions at PT. </w:t>
      </w:r>
      <w:proofErr w:type="spellStart"/>
      <w:r w:rsidRPr="00023699">
        <w:rPr>
          <w:rFonts w:ascii="Arial" w:hAnsi="Arial" w:cs="Arial"/>
          <w:lang w:val="en-ID"/>
        </w:rPr>
        <w:t>Tanjungenim</w:t>
      </w:r>
      <w:proofErr w:type="spellEnd"/>
      <w:r w:rsidRPr="00023699">
        <w:rPr>
          <w:rFonts w:ascii="Arial" w:hAnsi="Arial" w:cs="Arial"/>
          <w:lang w:val="en-ID"/>
        </w:rPr>
        <w:t xml:space="preserve"> Lestari for the welfare program is very positive because the benefits are felt directly by employees and families. Programs such as scholarships, health clinics, recreational facilities, and support for social and spiritual activities improve the quality of life and foster affective loyalty, where employees feel an important part of the company's community.</w:t>
      </w:r>
    </w:p>
    <w:p w14:paraId="04A23E72" w14:textId="3A79CFF9" w:rsidR="00023699" w:rsidRPr="00023699" w:rsidRDefault="00023699" w:rsidP="00023699">
      <w:pPr>
        <w:pStyle w:val="Body"/>
        <w:numPr>
          <w:ilvl w:val="1"/>
          <w:numId w:val="32"/>
        </w:numPr>
        <w:spacing w:after="0"/>
        <w:rPr>
          <w:rFonts w:ascii="Arial" w:hAnsi="Arial" w:cs="Arial"/>
        </w:rPr>
      </w:pPr>
      <w:r>
        <w:rPr>
          <w:rFonts w:ascii="Arial" w:hAnsi="Arial" w:cs="Arial"/>
          <w:b/>
        </w:rPr>
        <w:t>Suggestions</w:t>
      </w:r>
    </w:p>
    <w:p w14:paraId="5BA345FE" w14:textId="77777777" w:rsidR="00023699" w:rsidRDefault="00023699" w:rsidP="00023699">
      <w:pPr>
        <w:pStyle w:val="Body"/>
        <w:spacing w:after="0"/>
        <w:rPr>
          <w:rFonts w:ascii="Arial" w:hAnsi="Arial" w:cs="Arial"/>
          <w:lang w:val="en-ID"/>
        </w:rPr>
      </w:pPr>
      <w:r w:rsidRPr="00023699">
        <w:rPr>
          <w:rFonts w:ascii="Arial" w:hAnsi="Arial" w:cs="Arial"/>
          <w:lang w:val="en-ID"/>
        </w:rPr>
        <w:t xml:space="preserve">and strengthen employee welfare programs that have been running well, while evaluating policies that are still considered uneven. Companies need to expand non-financial welfare programs that are preventive and holistic in nature, such as psychological </w:t>
      </w:r>
      <w:proofErr w:type="spellStart"/>
      <w:r w:rsidRPr="00023699">
        <w:rPr>
          <w:rFonts w:ascii="Arial" w:hAnsi="Arial" w:cs="Arial"/>
          <w:lang w:val="en-ID"/>
        </w:rPr>
        <w:t>counseling</w:t>
      </w:r>
      <w:proofErr w:type="spellEnd"/>
      <w:r w:rsidRPr="00023699">
        <w:rPr>
          <w:rFonts w:ascii="Arial" w:hAnsi="Arial" w:cs="Arial"/>
          <w:lang w:val="en-ID"/>
        </w:rPr>
        <w:t xml:space="preserve"> services, personal skills training, and family support through child scholarships. This step is a long-term investment that strengthens the company's image as an ideal workplace. </w:t>
      </w:r>
    </w:p>
    <w:p w14:paraId="77A94B27" w14:textId="0CB3752F" w:rsidR="00023699" w:rsidRDefault="00023699" w:rsidP="00023699">
      <w:pPr>
        <w:pStyle w:val="Body"/>
        <w:spacing w:after="0"/>
        <w:rPr>
          <w:rFonts w:ascii="Arial" w:hAnsi="Arial" w:cs="Arial"/>
          <w:lang w:val="en-ID"/>
        </w:rPr>
      </w:pPr>
      <w:r w:rsidRPr="00023699">
        <w:rPr>
          <w:rFonts w:ascii="Arial" w:hAnsi="Arial" w:cs="Arial"/>
          <w:lang w:val="en-ID"/>
        </w:rPr>
        <w:t>In addition, two-way communication between management and employees needs to be strengthened so that aspirations from the field can be input in strategic decision-making. In terms of human resource development, companies should expand access to technical training and soft skills so that employees are able to adapt to changes in industry and technology. Finally, the collaborative and supportive work culture that has been formed needs to be maintained through the strengthening of shared values and appreciation for individual contributions. A culture that fosters empathy and togetherness will form stronger loyalty than just an incentive system</w:t>
      </w:r>
    </w:p>
    <w:p w14:paraId="1A041F84" w14:textId="77777777" w:rsidR="00023699" w:rsidRDefault="00023699" w:rsidP="00023699">
      <w:pPr>
        <w:pStyle w:val="Body"/>
        <w:spacing w:after="0"/>
        <w:rPr>
          <w:rFonts w:ascii="Arial" w:hAnsi="Arial" w:cs="Arial"/>
          <w:bCs/>
        </w:rPr>
      </w:pPr>
    </w:p>
    <w:p w14:paraId="1E26AE62" w14:textId="77777777" w:rsidR="0068486F" w:rsidRPr="00023699" w:rsidRDefault="0068486F" w:rsidP="00023699">
      <w:pPr>
        <w:pStyle w:val="Body"/>
        <w:spacing w:after="0"/>
        <w:rPr>
          <w:rFonts w:ascii="Arial" w:hAnsi="Arial" w:cs="Arial"/>
          <w:bCs/>
        </w:rPr>
      </w:pPr>
    </w:p>
    <w:p w14:paraId="691FE344" w14:textId="33CAE981" w:rsidR="00023699" w:rsidRPr="00023699" w:rsidRDefault="0068486F" w:rsidP="00023699">
      <w:pPr>
        <w:pStyle w:val="Body"/>
        <w:numPr>
          <w:ilvl w:val="1"/>
          <w:numId w:val="32"/>
        </w:numPr>
        <w:spacing w:after="0"/>
        <w:rPr>
          <w:rFonts w:ascii="Arial" w:hAnsi="Arial" w:cs="Arial"/>
        </w:rPr>
      </w:pPr>
      <w:r>
        <w:rPr>
          <w:rFonts w:ascii="Arial" w:hAnsi="Arial" w:cs="Arial"/>
          <w:b/>
        </w:rPr>
        <w:t>Limitations</w:t>
      </w:r>
    </w:p>
    <w:p w14:paraId="61F6C357" w14:textId="701C72C0" w:rsidR="0068486F" w:rsidRPr="0068486F" w:rsidRDefault="0068486F" w:rsidP="0068486F">
      <w:pPr>
        <w:pStyle w:val="Body"/>
        <w:spacing w:after="0"/>
        <w:rPr>
          <w:rFonts w:ascii="Arial" w:hAnsi="Arial" w:cs="Arial"/>
          <w:lang w:val="en-ID"/>
        </w:rPr>
      </w:pPr>
      <w:r w:rsidRPr="0068486F">
        <w:rPr>
          <w:rFonts w:ascii="Arial" w:hAnsi="Arial" w:cs="Arial"/>
          <w:lang w:val="en-ID"/>
        </w:rPr>
        <w:t xml:space="preserve">This research provides an in-depth understanding of the dynamics of the quality of work life at PT. </w:t>
      </w:r>
      <w:proofErr w:type="spellStart"/>
      <w:r w:rsidRPr="0068486F">
        <w:rPr>
          <w:rFonts w:ascii="Arial" w:hAnsi="Arial" w:cs="Arial"/>
          <w:lang w:val="en-ID"/>
        </w:rPr>
        <w:t>Tanjungenim</w:t>
      </w:r>
      <w:proofErr w:type="spellEnd"/>
      <w:r w:rsidRPr="0068486F">
        <w:rPr>
          <w:rFonts w:ascii="Arial" w:hAnsi="Arial" w:cs="Arial"/>
          <w:lang w:val="en-ID"/>
        </w:rPr>
        <w:t xml:space="preserve"> is sustainable, but it has some limitations. First, the scope of the research covers only one company so that the results are contextual and cannot be generalized to other sectors or organizations with different characteristics. </w:t>
      </w:r>
    </w:p>
    <w:p w14:paraId="62016CAB" w14:textId="53A02BC5" w:rsidR="0068486F" w:rsidRPr="0068486F" w:rsidRDefault="0068486F" w:rsidP="0068486F">
      <w:pPr>
        <w:pStyle w:val="Body"/>
        <w:spacing w:after="0"/>
        <w:rPr>
          <w:rFonts w:ascii="Arial" w:hAnsi="Arial" w:cs="Arial"/>
          <w:lang w:val="en-ID"/>
        </w:rPr>
      </w:pPr>
      <w:r w:rsidRPr="0068486F">
        <w:rPr>
          <w:rFonts w:ascii="Arial" w:hAnsi="Arial" w:cs="Arial"/>
          <w:lang w:val="en-ID"/>
        </w:rPr>
        <w:lastRenderedPageBreak/>
        <w:t>Second, the limitations of qualitative methods through in-depth interviews make the results depend on the researcher's interpretation of the informant's narrative. Even though triangulation has been carried out, the potential for bias remains. Further research is recommended to use a mixed method approach to obtain a more comprehensive and objective picture, including statistical measurements of variables such as job satisfaction and loyalty.</w:t>
      </w:r>
    </w:p>
    <w:p w14:paraId="351D72DA" w14:textId="6BB2CFE2" w:rsidR="00790ADA" w:rsidRDefault="0068486F" w:rsidP="0068486F">
      <w:pPr>
        <w:pStyle w:val="Body"/>
        <w:spacing w:after="0"/>
        <w:rPr>
          <w:rFonts w:ascii="Arial" w:hAnsi="Arial" w:cs="Arial"/>
          <w:lang w:val="en-ID"/>
        </w:rPr>
      </w:pPr>
      <w:r w:rsidRPr="0068486F">
        <w:rPr>
          <w:rFonts w:ascii="Arial" w:hAnsi="Arial" w:cs="Arial"/>
          <w:lang w:val="en-ID"/>
        </w:rPr>
        <w:t>Third, the number and representation of informants is still limited, not fully covering groups such as contract employees or freelance day laborers. Follow-up studies can expand participation to capture differences in perceptions between working groups. Finally, it is necessary to recognize that organizational dynamics are temporal and can change due to internal policies, industry pressures, and global conditions. Therefore, the results of this study apply according to the context of the time of its implementation.</w:t>
      </w:r>
    </w:p>
    <w:p w14:paraId="2097FF28" w14:textId="77777777" w:rsidR="00371FB6" w:rsidRDefault="00371FB6" w:rsidP="00441B6F">
      <w:pPr>
        <w:pStyle w:val="ReferHead"/>
        <w:spacing w:after="0"/>
        <w:jc w:val="both"/>
        <w:rPr>
          <w:rFonts w:ascii="Arial" w:hAnsi="Arial" w:cs="Arial"/>
          <w:b w:val="0"/>
          <w:caps w:val="0"/>
          <w:sz w:val="20"/>
        </w:rPr>
      </w:pPr>
    </w:p>
    <w:p w14:paraId="649DE7EC" w14:textId="77777777" w:rsidR="00BA4DEF" w:rsidRDefault="00BA4DEF" w:rsidP="00441B6F">
      <w:pPr>
        <w:pStyle w:val="ReferHead"/>
        <w:spacing w:after="0"/>
        <w:jc w:val="both"/>
        <w:rPr>
          <w:rFonts w:ascii="Arial" w:hAnsi="Arial" w:cs="Arial"/>
          <w:b w:val="0"/>
          <w:caps w:val="0"/>
          <w:sz w:val="20"/>
        </w:rPr>
      </w:pPr>
    </w:p>
    <w:p w14:paraId="5C5FFAC9" w14:textId="77777777" w:rsidR="0068486F" w:rsidRDefault="0068486F" w:rsidP="00441B6F">
      <w:pPr>
        <w:pStyle w:val="ReferHead"/>
        <w:spacing w:after="0"/>
        <w:jc w:val="both"/>
        <w:rPr>
          <w:rFonts w:ascii="Arial" w:hAnsi="Arial" w:cs="Arial"/>
        </w:rPr>
      </w:pPr>
    </w:p>
    <w:p w14:paraId="4776272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9A289E2"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bidin, M. I. Z., Pongtuluran, Y., &amp; Maria, S. (2016). The Influence of Job Satisfaction, Work Environment, and Self-Efficacy on Organizational Commitment at SMC Samarinda Hospital. AKUNTABEL: Journal of Economics and Finance, 13(1), 1–10. https://doi.org/10.30872/jakt.v13i1.1169</w:t>
      </w:r>
    </w:p>
    <w:p w14:paraId="7B9089E6"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hmad, A., &amp; Omar, Z. (2016). Reducing Work–Family Conflict Through Organizational Support: A Study Among Malaysian Workers. Journal of Social Sciences and Humanities, 11(2), 1–12. https://ejournal.ukm.my/ebangi/article/view/15261</w:t>
      </w:r>
    </w:p>
    <w:p w14:paraId="730744D9"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ini, M. K. N., &amp; Linando, J. A. (2024). The Role of Schools in Encouraging the Motivation of Contract Teachers in Islamic Schools. iBAF e-Proceedings, 11(1), 650–660. https://epibaf.usim.edu.my/index.php/eproceeding/article/view/62</w:t>
      </w:r>
    </w:p>
    <w:p w14:paraId="78E9224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kkermans, J., Tims, M., Beijer, S., &amp; De Cuyper, N. (2019). Should employers invest in employability? Examining employability as a mediator in the HRM–commitment relationship. Frontiers in psychology, 10, 717. https://www.frontiersin.org/articles/10.3389/fpsyg.2020.566278/full</w:t>
      </w:r>
    </w:p>
    <w:p w14:paraId="22D4075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man-Ullah, A., Aziz, A., Ibrahim, H., Mehmood, W., &amp; Aman-Ullah, A. (2023). The role of compensation in shaping employee's behavior: a mediation study through job satisfaction during the Covid-19 pandemic. Revista de Gestão, 30(2), 221–236. https://doi.org/10.1108/REGE-04-2021-0068</w:t>
      </w:r>
    </w:p>
    <w:p w14:paraId="3B2A1B20"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mri, M., &amp; Lubis, A. (2022). Legal Protection for Workers from an Occupational Health and Safety Perspective. Samudra Keadilan Law Journal, 17(2), 233–245. https://doi.org/10.33059/jhsk.v17i2.1234</w:t>
      </w:r>
    </w:p>
    <w:p w14:paraId="595F6CE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nifah, A., &amp; FoEh, J. E. H. J. (2022). Factors Influencing Job Satisfaction and Work Loyalty. Journal of Scientific Studies, 22(3), 253–266. https://doi.org/10.31599/hvwm3v42</w:t>
      </w:r>
    </w:p>
    <w:p w14:paraId="3CE177F7"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PKI. (2022). Statistics of the Indonesian Pulp and Paper Industry. Indonesian Pulp and Paper Association.</w:t>
      </w:r>
    </w:p>
    <w:p w14:paraId="30C4125A"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Azwanda, Y. E. H., &amp; Hasri, S. (2024). Herzberg's Two-Factor Model in Improving Employee Work Motivation. Journal of Multidisciplinary Studies, 8(12), 2118–7453.</w:t>
      </w:r>
    </w:p>
    <w:p w14:paraId="6D00D57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Bakker, A. B., &amp; Demerouti, E. (2017). Job demands–resources theory: Taking stock and looking forward. Journal of Occupational Health Psychology, 22(3), 273–285. https://doi.org/10.1037/ocp0000056</w:t>
      </w:r>
    </w:p>
    <w:p w14:paraId="54094C9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Braun, V., &amp; Clarke, V. (2006). Using thematic analysis in psychology. Qualitative research in psychology, 3(2), 77–101. https://doi.org/10.1191/1478088706qp063oa</w:t>
      </w:r>
    </w:p>
    <w:p w14:paraId="03CBC5C7"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Cascio, W. F. (1998). Managing Human Resources: Productivity, Quality of Work Life, Profits. Irwin McGraw-Hill. https://books.google.co.id/books?id=pRRHAAAAMAAJ</w:t>
      </w:r>
    </w:p>
    <w:p w14:paraId="3B6F0802"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Chiang, F. F. T., &amp; Birtch, T. A. (2010). Pay for performance and work attitudes: The mediating role of employee–organization service value congruence. International Journal of Hospitality Management, 29(4), 632–640. https://doi.org/10.1016/j.ijhm.2009.11.005</w:t>
      </w:r>
    </w:p>
    <w:p w14:paraId="2D930EB8"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Colquitt, J., LePine, J., Piccolo, R., Zapata, C., &amp; Rich, B. (2011). Explaining the Justice–Performance Relationship: Trust as Exchange Deepener or Trust as Uncertainty Reducer? Journal of Applied Psychology, 97, 1–15. https://doi.org/10.1037/a0025208</w:t>
      </w:r>
    </w:p>
    <w:p w14:paraId="7DA86216"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Creswell, J. W., &amp; Poth, C. N. (2016). Qualitative Inquiry and Research Design: Choosing Among Five Approaches. Sage publications. https://books.google.com/books?hl=en&amp;lr=&amp;id=DLbBDQAAQBAJ&amp;oi=fnd&amp;pg=PP1&amp;dq=Qualitative+Inquiry+and+Research+Design:+Choosing+Among+Five+Approaches&amp;ots=-iq63dGTPu&amp;sig=AnistJvCfYnABEFWa5A5mVBEzdo</w:t>
      </w:r>
    </w:p>
    <w:p w14:paraId="3FC7DD8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De Vos, A., &amp; Meganck, A. (2008). What HR managers do versus what employees value: Exploring both parties' views on retention management from a psychological contract perspective. Personnel Review, 38(1), 45–60. https://doi.org/10.1108/00483480910920705</w:t>
      </w:r>
    </w:p>
    <w:p w14:paraId="71896CE9"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Deci, E. L., &amp; Ryan, R. M. (2000). The "what" and "why" of goal pursuits: Human needs and the self-determination of behavior. Psychological inquiry, 11(4), 227–268. https://doi.org/10.1207/S15327965PLI1104_01</w:t>
      </w:r>
    </w:p>
    <w:p w14:paraId="402418B0"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Delavani, E., &amp; Linando, J. A. (2025) Freelancers in Creative Industries: An In-Depth Analysis of Flexibility and Uncertainty. Organization and Human Capital Development, 4(1).</w:t>
      </w:r>
    </w:p>
    <w:p w14:paraId="43D3DD19"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Fadhlurahman, A., &amp; Prapanca, I. N. (2023). Enhancing employee performance: The impact of quality of work life, organizational citizenship behavior, and work motivation. Proceedings of the Annual Conference on Education and Social Sciences (ACOPEN).</w:t>
      </w:r>
    </w:p>
    <w:p w14:paraId="31D5D4A9"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 xml:space="preserve">Fidtriana, E., &amp; Mustahidda, R. (2025). The Effect of Compensation, Work Environment, and Career Development on </w:t>
      </w:r>
      <w:r w:rsidRPr="0021076D">
        <w:rPr>
          <w:rFonts w:ascii="Arial" w:eastAsia="Calibri" w:hAnsi="Arial" w:cs="Arial"/>
          <w:noProof/>
          <w:lang w:val="en-ID"/>
        </w:rPr>
        <w:lastRenderedPageBreak/>
        <w:t>Employee Job Satisfaction. J-CEKI: Jurnal Cendekia Ilmiah, 4(3), 2619–2628. https://doi.org/10.56799/jceki.v4i3.8341</w:t>
      </w:r>
    </w:p>
    <w:p w14:paraId="734C234B"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Fitria, T., Hardiyana, A., Danasasmita, W. M., &amp; Jatmika, L. (2023). The Effect of Work Motivation and Work Environment on Employee Performance: Study at a Two-Star Hotel in Bandung City. Acman: Accounting and Management Journal, 3(2), 81–89. https://doi.org/10.55208/aj.v3i2.65</w:t>
      </w:r>
    </w:p>
    <w:p w14:paraId="4AF2F486"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Gibson, J. L., Ivancevich, J. M., &amp; James, H. D. (1996). Organizations and Management, Behavior, Structure, Process. Erlangga. https://lib.ui.ac.id/detail?id=20131920&amp;lokasi=lokal</w:t>
      </w:r>
    </w:p>
    <w:p w14:paraId="659B915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Greenberg, J., &amp; Baron, R. A. (2008). Behavior in Organizations. Pearson Prentice Hall. https://books.google.co.id/books?id=L6FXAAAAYAAJ</w:t>
      </w:r>
    </w:p>
    <w:p w14:paraId="2E2864C4" w14:textId="700C42F2"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 xml:space="preserve">Gutierrez, C., Obloj, </w:t>
      </w:r>
      <w:proofErr w:type="gramStart"/>
      <w:r w:rsidRPr="0021076D">
        <w:rPr>
          <w:rFonts w:ascii="Arial" w:eastAsia="Calibri" w:hAnsi="Arial" w:cs="Arial"/>
          <w:noProof/>
          <w:lang w:val="en-ID"/>
        </w:rPr>
        <w:t>T.</w:t>
      </w:r>
      <w:r w:rsidRPr="0021076D">
        <w:t xml:space="preserve"> </w:t>
      </w:r>
      <w:r w:rsidRPr="0021076D">
        <w:rPr>
          <w:rFonts w:ascii="Arial" w:eastAsia="Calibri" w:hAnsi="Arial" w:cs="Arial"/>
          <w:noProof/>
          <w:lang w:val="en-ID"/>
        </w:rPr>
        <w:t>,</w:t>
      </w:r>
      <w:proofErr w:type="gramEnd"/>
      <w:r w:rsidRPr="0021076D">
        <w:rPr>
          <w:rFonts w:ascii="Arial" w:eastAsia="Calibri" w:hAnsi="Arial" w:cs="Arial"/>
          <w:noProof/>
          <w:lang w:val="en-ID"/>
        </w:rPr>
        <w:t xml:space="preserve"> &amp; Zenger, T. (2025). Pay transparency and productivity. Strategic Management Journal. https://doi.org/10.1002/smj.3707</w:t>
      </w:r>
    </w:p>
    <w:p w14:paraId="5EAE806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Hackman, J. R., &amp; Oldham, G. R. (1976). Motivation through the design of work: Test of a theory. Organizational behavior and human performance, 16(2), 250–279. https://doi.org/10.1016/0030-5073(76)90016-7</w:t>
      </w:r>
    </w:p>
    <w:p w14:paraId="677FE686"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Hackman, J. R., &amp; Suttle, J. L. (1977). Improving Life at Work: Behavioral Science Approaches to Organizational Change. Goodyear Publishing Company. https://books.google.co.id/books?id=saiHtuPvTC8C</w:t>
      </w:r>
    </w:p>
    <w:p w14:paraId="30BB81FD"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Hasibuan, M. S. P. (2016). Manajemen sumber daya manusia. Bumi aksara.</w:t>
      </w:r>
    </w:p>
    <w:p w14:paraId="2476A28D"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Herzberg, F. (1966). Work and the nature of man. World.</w:t>
      </w:r>
    </w:p>
    <w:p w14:paraId="7646B45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ILO. (2021). Overtime work: A review of literature and initial empirical evidence. International Labour Organization. https://www.ilo.org/sites/default/files/wcmsp5/groups/public/%40ed_protect/%40protrav/%40travail/documents/publication/wcms_663072.pdf</w:t>
      </w:r>
    </w:p>
    <w:p w14:paraId="1180710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Kaifi, B. A., Nafei, W. A., Khanfar, N. M., &amp; Kaifi, M. M. (2012). A multi-generational workforce: Managing and understanding millennials. International journal of business and management, 7(24), 88. http://dx.doi.org/10.5539/ijbm.v7n24p88</w:t>
      </w:r>
    </w:p>
    <w:p w14:paraId="077BE44C"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Kelly, E. L., Moen, P., Oakes, J. M., Fan, W., Okechukwu, C., Davis, K. D., Hammer, L. B., Kossek, E. E., King, R. B., &amp; Hanson, G. C. (2014). Changing work and work-family conflict: Evidence from the work, family, and health network. American sociological review, 79(3), 485–516. https://doi.org/10.1177/0003122414531435</w:t>
      </w:r>
    </w:p>
    <w:p w14:paraId="36F1DC2D"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Kotler, P., &amp; Armstrong, G. (2020). Principles of Marketing. Pearson Education. https://books.google.co.id/books?id=i4pFzwEACAAJ</w:t>
      </w:r>
    </w:p>
    <w:p w14:paraId="77987666"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Kristof, A. L. (1996). Person</w:t>
      </w:r>
      <w:r w:rsidRPr="0021076D">
        <w:rPr>
          <w:rFonts w:ascii="Cambria Math" w:eastAsia="Calibri" w:hAnsi="Cambria Math" w:cs="Cambria Math"/>
          <w:noProof/>
          <w:lang w:val="en-ID"/>
        </w:rPr>
        <w:t>‐</w:t>
      </w:r>
      <w:r w:rsidRPr="0021076D">
        <w:rPr>
          <w:rFonts w:ascii="Arial" w:eastAsia="Calibri" w:hAnsi="Arial" w:cs="Arial"/>
          <w:noProof/>
          <w:lang w:val="en-ID"/>
        </w:rPr>
        <w:t>organization fit: An integrative review of its conceptualizations, measurement, and implications. Personnel psychology, 49(1), 1–49. https://doi.org/10.1111/j.1744-6570.1996.tb01790.x</w:t>
      </w:r>
    </w:p>
    <w:p w14:paraId="2F030EE8"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Linando, J. A. (2021). Manajemen Kinerja: konsep praktis &amp; perspektif islam. UPP STIM YKPN.</w:t>
      </w:r>
    </w:p>
    <w:p w14:paraId="235FAAD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Lincoln, Y. S., &amp; Guba, E. G. (1985). Naturalistic Inquiry. SAGE Publications. https://books.google.co.id/books?id=2oA9aWlNeooC</w:t>
      </w:r>
    </w:p>
    <w:p w14:paraId="28296AF9"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Locke, E. A. (1976). The nature and causes of job satisfaction. Handbook of industrial and organizational psychology.</w:t>
      </w:r>
    </w:p>
    <w:p w14:paraId="57F991C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Luthans, F., Luthans, B. C., &amp; Luthans, K. W. (2021). Organizational behavior: An evidence-based approach fourteenth edition. IAP.</w:t>
      </w:r>
    </w:p>
    <w:p w14:paraId="1C5A1F1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Luthfiyani, P. W., &amp; Murhayati, S. (2024). Strategi memastikan keabsahan data dalam penelitian kualitatif. Jurnal Pendidikan Tambusai, 8(1).</w:t>
      </w:r>
    </w:p>
    <w:p w14:paraId="48668340"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Marubeni Corporation. (2021). Annual report 2021.</w:t>
      </w:r>
    </w:p>
    <w:p w14:paraId="1FC6114F"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Men, L. R. (2014). Strategic internal communication: Transformational leadership, communication channels, and employee satisfaction. Management communication quarterly, 28(2), 264–284. https://journals.sagepub.com/doi/10.1177/0893318914524536</w:t>
      </w:r>
    </w:p>
    <w:p w14:paraId="0C92BC20"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Meyer, J. P., &amp; Allen, N. J. (1991). A three-component conceptualization of organizational commitment. Human resource management review, 1(1), 61–89. https://doi.org/10.1016/1053-4822(91)90011-Z</w:t>
      </w:r>
    </w:p>
    <w:p w14:paraId="7447C27B"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Moleong, L. J. (2017). Metodologi Penelitian Kualitatif. Remaja Rosdakarya. https://opac-lumajang.polinema.ac.id/item/408</w:t>
      </w:r>
    </w:p>
    <w:p w14:paraId="7FFCE4FC"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Mutegi, T. M., Joshua, P. M., &amp; Maina, J. K. (2023). Workplace safety, Employee safety attitudes and employee productivity of manufacturing firms. SA Journal of Human Resource Management, 21, 1989. https://hdl.handle.net/10520/ejc-sajhrm_v21_n1_a1989</w:t>
      </w:r>
    </w:p>
    <w:p w14:paraId="23E9A4F0"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Nawawi, H. (2001). Manajemen Sumber Daya Manusia untuk bisnis yang kompetitif. Gadjah Mada University Press.</w:t>
      </w:r>
    </w:p>
    <w:p w14:paraId="55695BBC"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Patton, M. Q. (2002). Qualitative research and evaluation methods 3rd. ed. Sage publications.</w:t>
      </w:r>
    </w:p>
    <w:p w14:paraId="45F11F40"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Prawira, I. (2020). Pengaruh Kompensasi, Kepemimpinan Dan Fasilitas Kerja Terhadap Kepuasan Kerja Pegawai. Maneggio: Jurnal Ilmiah Magister Manajemen, 3(1), 28–40. https://doi.org/10.30596/maneggio.v3i1.4681</w:t>
      </w:r>
    </w:p>
    <w:p w14:paraId="4E48BFED"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Priansa, D. J. (2017). Perilaku Organisasi Bisnis. Alfabeta.</w:t>
      </w:r>
    </w:p>
    <w:p w14:paraId="57F7D398"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PT Tanjungenim Lestari. (2019). Proses Pembuatan Pulp dan Kertas. PT Tanjungenim Lestari Pulp and Paper. https://www.telpp.com/proses-pembuatan-pulp/</w:t>
      </w:r>
    </w:p>
    <w:p w14:paraId="597D48A8"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Putra, P. S., Wijayanti, R., &amp; Hadiwidjojo, D. (2022). The effect of safety knowledge and workplace safety climate on safety performance with safety behavior as a mediator: A study on operations worker of Pindad. International Journal of Research in Business and Social Science, 11(3), 112–119. https://doi.org/10.20525/ijrbs.v11i3.1705</w:t>
      </w:r>
    </w:p>
    <w:p w14:paraId="36593816"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Putri, Y. A., &amp; Ribhan, R. (2025). The Influence of Ethical Leadership and Quality of Work Life on Employee Loyalty in MSME Industries in Bandar Lampung City. Jurnal Ekonomi, Manajemen, Pariwisata dan Perhotelan, 4(2). https://doi.org/10.55606/jempper.v4i2.4050</w:t>
      </w:r>
    </w:p>
    <w:p w14:paraId="17C982C7"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 xml:space="preserve">Rahimi, R. A. (2020). Understanding the key factors that influence employee loyalty in public organizations. 2020 </w:t>
      </w:r>
      <w:r w:rsidRPr="0021076D">
        <w:rPr>
          <w:rFonts w:ascii="Arial" w:eastAsia="Calibri" w:hAnsi="Arial" w:cs="Arial"/>
          <w:noProof/>
          <w:lang w:val="en-ID"/>
        </w:rPr>
        <w:lastRenderedPageBreak/>
        <w:t>International Conference on Decision Aid Sciences and Application (DASA), 376–381. https://doi.org/10.1109/DASA51403.2020.9317256</w:t>
      </w:r>
    </w:p>
    <w:p w14:paraId="28AADD84"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Riggio, R. E. (1996). Introduction to Industrial Organizational Psychology. Third Edition, International Edition. Prentice Hall.</w:t>
      </w:r>
    </w:p>
    <w:p w14:paraId="3E00E6E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Robbins, S. P., &amp; Judge, A. T. A. (2019). Organizational Behavior (18th ed). Pearson Education.</w:t>
      </w:r>
    </w:p>
    <w:p w14:paraId="54393A2D" w14:textId="6E9745CA"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 xml:space="preserve">Salaswati, K. A., Sunarya, </w:t>
      </w:r>
      <w:proofErr w:type="gramStart"/>
      <w:r w:rsidRPr="0021076D">
        <w:rPr>
          <w:rFonts w:ascii="Arial" w:eastAsia="Calibri" w:hAnsi="Arial" w:cs="Arial"/>
          <w:noProof/>
          <w:lang w:val="en-ID"/>
        </w:rPr>
        <w:t>E.</w:t>
      </w:r>
      <w:r w:rsidRPr="0021076D">
        <w:t xml:space="preserve"> </w:t>
      </w:r>
      <w:r w:rsidRPr="0021076D">
        <w:rPr>
          <w:rFonts w:ascii="Arial" w:eastAsia="Calibri" w:hAnsi="Arial" w:cs="Arial"/>
          <w:noProof/>
          <w:lang w:val="en-ID"/>
        </w:rPr>
        <w:t>,</w:t>
      </w:r>
      <w:proofErr w:type="gramEnd"/>
      <w:r w:rsidRPr="0021076D">
        <w:rPr>
          <w:rFonts w:ascii="Arial" w:eastAsia="Calibri" w:hAnsi="Arial" w:cs="Arial"/>
          <w:noProof/>
          <w:lang w:val="en-ID"/>
        </w:rPr>
        <w:t xml:space="preserve"> &amp; Nurmala, R. (2023). Analysis of Individual Job Fit and Self-Efficacy on Job Satisfaction of Billing Management Employees at PT Haleyora Power, Sukabumi Service Area. Management Studies and Entrepreneurship Journal, 4(4), 9763–9770. https://journal.yrpipku.com/</w:t>
      </w:r>
    </w:p>
    <w:p w14:paraId="3279A1A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Schermerhorn, J. R. (1989). Management for Productivity. Wiley. https://books.google.co.id/books?id=R5koAQAAMAAJ</w:t>
      </w:r>
    </w:p>
    <w:p w14:paraId="7F3B13D9"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Sirgy, M. J., Efraty, D., Siegel, P., &amp; Lee, D.-J. (2001). A new measure of quality of work life (QWL) based on need satisfaction and spillover theories. Social Indicators Research, 55(3), 241–302. https://link.springer.com/article/10.1023/A:1010986923468</w:t>
      </w:r>
    </w:p>
    <w:p w14:paraId="18757507"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Sitohang, S. (2007). The Influence of Quality of Work Life on Employee Work Productivity (A Case Study of the Leather Industry Technical Service Center in Magetan). EKUITAS (Journal of Economics and Finance), 11(1), 89–114. https://doi.org/10.24034/j25485024.y2007.v11.i1.246</w:t>
      </w:r>
    </w:p>
    <w:p w14:paraId="6D17577F"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Soetrisno, E. (2019). Human Resource Management. Kencana. https://books.google.co.id/books?id=OhZNDwAAQBAJ</w:t>
      </w:r>
    </w:p>
    <w:p w14:paraId="338487B1"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Sugiyono. (2018). Research Methods: Quantitative, Qualitative, and R&amp;D Approaches. Alfabeta.</w:t>
      </w:r>
    </w:p>
    <w:p w14:paraId="7E56622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Supattananon, N., Yawara, P., Youngwilai, A., &amp; Arkararungruangkul, R. (2022). Productivity improvement through a work study with ergonomic risk assessment: A case study of a high-voltage line distribution operation. Engineering and Applied Science Research, 49(5), 688–695. https://ph01.tci-thaijo.org/index.php/easr/article/view/247872</w:t>
      </w:r>
    </w:p>
    <w:p w14:paraId="53002545"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Sutanto, E. M. (2020). Implementation of Quality of Work Life (QWL) in improving employee performance. Journal of Management and Entrepreneurship, 22(2), 123–134.</w:t>
      </w:r>
    </w:p>
    <w:p w14:paraId="47A29D69"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Warr, P. (2011). Work, happiness, and unhappiness. Psychology Press. https://psycnet.apa.org/record/2006-23129-000</w:t>
      </w:r>
    </w:p>
    <w:p w14:paraId="447D9AB6"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Wayne, W. (2003). Quality of Work Life Gives Recommendations; some changes already in the works. http://www.mc.vanderbilt.edu/reporter/index.html?ID=2735</w:t>
      </w:r>
    </w:p>
    <w:p w14:paraId="21A52298"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Welch, M. (2012). Appropriateness and acceptability: Employee perspectives of internal communication. Public relations review, 38(2), 246–254. https://doi.org/10.1016/j.pubrev.2011.12.017</w:t>
      </w:r>
    </w:p>
    <w:p w14:paraId="572CD8F7"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Widyanti, R., Irhamni, G., &amp; Silvia Ratna, B. (2020). Organizational justice and organizational pride to achieve job satisfaction and job performance. Journal of Southwest Jiaotong University, 55(3), 1–13.</w:t>
      </w:r>
    </w:p>
    <w:p w14:paraId="6E8C5AF6"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Wöhrmann, A. M., Dilchert, N., &amp; Michel, A. (2021). Arbeitszeitflexibilität und Work-Life-Balance: Die Rolle der Segmentationspräferenz. Zeitschrift für Arbeitswissenschaft, 75, 74–85. https://doi.org/10.1007/s41449-020-00230-x</w:t>
      </w:r>
    </w:p>
    <w:p w14:paraId="198A8A67" w14:textId="77777777" w:rsidR="0021076D" w:rsidRPr="0021076D" w:rsidRDefault="0021076D" w:rsidP="0021076D">
      <w:pPr>
        <w:widowControl w:val="0"/>
        <w:autoSpaceDE w:val="0"/>
        <w:autoSpaceDN w:val="0"/>
        <w:adjustRightInd w:val="0"/>
        <w:ind w:left="480" w:hanging="480"/>
        <w:jc w:val="both"/>
        <w:rPr>
          <w:rFonts w:ascii="Arial" w:eastAsia="Calibri" w:hAnsi="Arial" w:cs="Arial"/>
          <w:noProof/>
          <w:lang w:val="en-ID"/>
        </w:rPr>
      </w:pPr>
      <w:r w:rsidRPr="0021076D">
        <w:rPr>
          <w:rFonts w:ascii="Arial" w:eastAsia="Calibri" w:hAnsi="Arial" w:cs="Arial"/>
          <w:noProof/>
          <w:lang w:val="en-ID"/>
        </w:rPr>
        <w:t>Yukl, G., Mahsud, R., Prussia, G., &amp; Hassan, S. (2019). Effectiveness of broad and specific leadership behaviors. Personnel Review, 48(3), 774–783. https://doi.org/10.1108/PR-03-2018-0100</w:t>
      </w:r>
    </w:p>
    <w:p w14:paraId="34CD9642" w14:textId="72EC4EC8" w:rsidR="00B01FCD" w:rsidRPr="0068486F" w:rsidRDefault="0021076D" w:rsidP="0021076D">
      <w:pPr>
        <w:widowControl w:val="0"/>
        <w:autoSpaceDE w:val="0"/>
        <w:autoSpaceDN w:val="0"/>
        <w:adjustRightInd w:val="0"/>
        <w:ind w:left="480" w:hanging="480"/>
        <w:jc w:val="both"/>
        <w:rPr>
          <w:rFonts w:ascii="Arial" w:hAnsi="Arial" w:cs="Arial"/>
          <w:b/>
          <w:bCs/>
        </w:rPr>
      </w:pPr>
      <w:r w:rsidRPr="0021076D">
        <w:rPr>
          <w:rFonts w:ascii="Arial" w:eastAsia="Calibri" w:hAnsi="Arial" w:cs="Arial"/>
          <w:noProof/>
          <w:lang w:val="en-ID"/>
        </w:rPr>
        <w:t>ZoomInfo. (2023). Asia Pulp &amp; Paper. ZoomInfo. https://www.zoominfo.com/c/asia-pulp--paper/345562411</w:t>
      </w:r>
    </w:p>
    <w:sectPr w:rsidR="00B01FCD" w:rsidRPr="0068486F" w:rsidSect="0003127A">
      <w:headerReference w:type="even" r:id="rId8"/>
      <w:headerReference w:type="default" r:id="rId9"/>
      <w:footerReference w:type="even" r:id="rId10"/>
      <w:footerReference w:type="default" r:id="rId11"/>
      <w:headerReference w:type="first" r:id="rId12"/>
      <w:footerReference w:type="first" r:id="rId1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38A53" w14:textId="77777777" w:rsidR="004F1767" w:rsidRDefault="004F1767" w:rsidP="00C37E61">
      <w:r>
        <w:separator/>
      </w:r>
    </w:p>
  </w:endnote>
  <w:endnote w:type="continuationSeparator" w:id="0">
    <w:p w14:paraId="341E8A0E" w14:textId="77777777" w:rsidR="004F1767" w:rsidRDefault="004F176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14377" w14:textId="77777777" w:rsidR="00E00E31" w:rsidRDefault="00E00E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A16E"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C8097" w14:textId="77777777" w:rsidR="00E00E31" w:rsidRDefault="00E00E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B8029" w14:textId="77777777" w:rsidR="004F1767" w:rsidRDefault="004F1767" w:rsidP="00C37E61">
      <w:r>
        <w:separator/>
      </w:r>
    </w:p>
  </w:footnote>
  <w:footnote w:type="continuationSeparator" w:id="0">
    <w:p w14:paraId="39E544B1" w14:textId="77777777" w:rsidR="004F1767" w:rsidRDefault="004F176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BDC263" w14:textId="2AB9E1C5" w:rsidR="00E00E31" w:rsidRDefault="00E00E31">
    <w:pPr>
      <w:pStyle w:val="Header"/>
    </w:pPr>
    <w:r>
      <w:rPr>
        <w:noProof/>
      </w:rPr>
      <w:pict w14:anchorId="3DBD85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754251"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EE134" w14:textId="2B5A9A8D" w:rsidR="00E00E31" w:rsidRDefault="00E00E31">
    <w:pPr>
      <w:pStyle w:val="Header"/>
    </w:pPr>
    <w:r>
      <w:rPr>
        <w:noProof/>
      </w:rPr>
      <w:pict w14:anchorId="75F3F7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754252"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CF575" w14:textId="2905F01A" w:rsidR="00E00E31" w:rsidRDefault="00E00E31">
    <w:pPr>
      <w:pStyle w:val="Header"/>
    </w:pPr>
    <w:r>
      <w:rPr>
        <w:noProof/>
      </w:rPr>
      <w:pict w14:anchorId="429353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4754250"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F3565B6"/>
    <w:multiLevelType w:val="multilevel"/>
    <w:tmpl w:val="A598257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15:restartNumberingAfterBreak="0">
    <w:nsid w:val="4FA955B3"/>
    <w:multiLevelType w:val="multilevel"/>
    <w:tmpl w:val="F9D02F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0"/>
  </w:num>
  <w:num w:numId="31">
    <w:abstractNumId w:val="17"/>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3699"/>
    <w:rsid w:val="00030174"/>
    <w:rsid w:val="0003127A"/>
    <w:rsid w:val="00040E8B"/>
    <w:rsid w:val="0004579C"/>
    <w:rsid w:val="00064386"/>
    <w:rsid w:val="000A47FA"/>
    <w:rsid w:val="000A65D3"/>
    <w:rsid w:val="000A7BD0"/>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1076D"/>
    <w:rsid w:val="00231920"/>
    <w:rsid w:val="0023195C"/>
    <w:rsid w:val="0023549F"/>
    <w:rsid w:val="0024282C"/>
    <w:rsid w:val="002460DC"/>
    <w:rsid w:val="00250985"/>
    <w:rsid w:val="002556F6"/>
    <w:rsid w:val="00283105"/>
    <w:rsid w:val="00284C4C"/>
    <w:rsid w:val="00287E68"/>
    <w:rsid w:val="00296529"/>
    <w:rsid w:val="002A3429"/>
    <w:rsid w:val="002B27FB"/>
    <w:rsid w:val="002B685A"/>
    <w:rsid w:val="002C57D2"/>
    <w:rsid w:val="002E0D56"/>
    <w:rsid w:val="00315186"/>
    <w:rsid w:val="003312AA"/>
    <w:rsid w:val="0033343E"/>
    <w:rsid w:val="003512C2"/>
    <w:rsid w:val="0035152C"/>
    <w:rsid w:val="00371FB6"/>
    <w:rsid w:val="003763C1"/>
    <w:rsid w:val="00376BBE"/>
    <w:rsid w:val="0039224F"/>
    <w:rsid w:val="003A43A4"/>
    <w:rsid w:val="003A5152"/>
    <w:rsid w:val="003A5FBC"/>
    <w:rsid w:val="003A7E18"/>
    <w:rsid w:val="003C4C86"/>
    <w:rsid w:val="003C6258"/>
    <w:rsid w:val="003E2904"/>
    <w:rsid w:val="00401927"/>
    <w:rsid w:val="0041027F"/>
    <w:rsid w:val="00412475"/>
    <w:rsid w:val="00423789"/>
    <w:rsid w:val="00440F43"/>
    <w:rsid w:val="00441B6F"/>
    <w:rsid w:val="00446221"/>
    <w:rsid w:val="00450E62"/>
    <w:rsid w:val="0045165E"/>
    <w:rsid w:val="004539DB"/>
    <w:rsid w:val="00471A80"/>
    <w:rsid w:val="00482F83"/>
    <w:rsid w:val="004D305E"/>
    <w:rsid w:val="004D4277"/>
    <w:rsid w:val="004E2374"/>
    <w:rsid w:val="004F1767"/>
    <w:rsid w:val="00502516"/>
    <w:rsid w:val="00505F06"/>
    <w:rsid w:val="00506828"/>
    <w:rsid w:val="0053056E"/>
    <w:rsid w:val="00554FDA"/>
    <w:rsid w:val="0056310C"/>
    <w:rsid w:val="005915C8"/>
    <w:rsid w:val="005C784C"/>
    <w:rsid w:val="005D17F6"/>
    <w:rsid w:val="005E5539"/>
    <w:rsid w:val="00602BF5"/>
    <w:rsid w:val="00617FDD"/>
    <w:rsid w:val="00633614"/>
    <w:rsid w:val="00633F68"/>
    <w:rsid w:val="00636EB2"/>
    <w:rsid w:val="006375B8"/>
    <w:rsid w:val="0066510A"/>
    <w:rsid w:val="00673F9F"/>
    <w:rsid w:val="0068486F"/>
    <w:rsid w:val="00686953"/>
    <w:rsid w:val="00687DEA"/>
    <w:rsid w:val="00687E67"/>
    <w:rsid w:val="006967F7"/>
    <w:rsid w:val="006A250C"/>
    <w:rsid w:val="006B21D3"/>
    <w:rsid w:val="006B57D0"/>
    <w:rsid w:val="006D30FF"/>
    <w:rsid w:val="006D6940"/>
    <w:rsid w:val="006E576D"/>
    <w:rsid w:val="006F11EC"/>
    <w:rsid w:val="0070082C"/>
    <w:rsid w:val="007369E6"/>
    <w:rsid w:val="00746E59"/>
    <w:rsid w:val="00754C9A"/>
    <w:rsid w:val="0075599A"/>
    <w:rsid w:val="00756D3F"/>
    <w:rsid w:val="00761D52"/>
    <w:rsid w:val="0077749E"/>
    <w:rsid w:val="00790ADA"/>
    <w:rsid w:val="007D2288"/>
    <w:rsid w:val="007D6B8C"/>
    <w:rsid w:val="007E088F"/>
    <w:rsid w:val="007F1F69"/>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C444F"/>
    <w:rsid w:val="009C7221"/>
    <w:rsid w:val="009D35A0"/>
    <w:rsid w:val="009D7EB7"/>
    <w:rsid w:val="009E048A"/>
    <w:rsid w:val="009E08E9"/>
    <w:rsid w:val="009E3DB9"/>
    <w:rsid w:val="009E6E35"/>
    <w:rsid w:val="009E7968"/>
    <w:rsid w:val="009F0EDA"/>
    <w:rsid w:val="00A03B96"/>
    <w:rsid w:val="00A05B19"/>
    <w:rsid w:val="00A1134E"/>
    <w:rsid w:val="00A24E7E"/>
    <w:rsid w:val="00A258C3"/>
    <w:rsid w:val="00A347C0"/>
    <w:rsid w:val="00A51431"/>
    <w:rsid w:val="00A515C3"/>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A4DEF"/>
    <w:rsid w:val="00BB37AA"/>
    <w:rsid w:val="00BC53A0"/>
    <w:rsid w:val="00BE5E1A"/>
    <w:rsid w:val="00BE62AD"/>
    <w:rsid w:val="00BF121F"/>
    <w:rsid w:val="00BF1F80"/>
    <w:rsid w:val="00C166EF"/>
    <w:rsid w:val="00C17EB0"/>
    <w:rsid w:val="00C27F5F"/>
    <w:rsid w:val="00C30A0F"/>
    <w:rsid w:val="00C34FFA"/>
    <w:rsid w:val="00C37E61"/>
    <w:rsid w:val="00C70F1B"/>
    <w:rsid w:val="00C71A47"/>
    <w:rsid w:val="00C7464C"/>
    <w:rsid w:val="00C85588"/>
    <w:rsid w:val="00CD6755"/>
    <w:rsid w:val="00CD6856"/>
    <w:rsid w:val="00CE0089"/>
    <w:rsid w:val="00CE793C"/>
    <w:rsid w:val="00CF193C"/>
    <w:rsid w:val="00D173F1"/>
    <w:rsid w:val="00D17F40"/>
    <w:rsid w:val="00D24407"/>
    <w:rsid w:val="00D74CB0"/>
    <w:rsid w:val="00D8295D"/>
    <w:rsid w:val="00DC2A65"/>
    <w:rsid w:val="00DE15F0"/>
    <w:rsid w:val="00DE5663"/>
    <w:rsid w:val="00DE78AA"/>
    <w:rsid w:val="00E00E31"/>
    <w:rsid w:val="00E053D0"/>
    <w:rsid w:val="00E15994"/>
    <w:rsid w:val="00E3114E"/>
    <w:rsid w:val="00E31A70"/>
    <w:rsid w:val="00E35B02"/>
    <w:rsid w:val="00E66496"/>
    <w:rsid w:val="00E66B35"/>
    <w:rsid w:val="00E66E10"/>
    <w:rsid w:val="00E769F6"/>
    <w:rsid w:val="00E8407C"/>
    <w:rsid w:val="00E84F3C"/>
    <w:rsid w:val="00E87625"/>
    <w:rsid w:val="00EA012C"/>
    <w:rsid w:val="00EC6A55"/>
    <w:rsid w:val="00ED0288"/>
    <w:rsid w:val="00EE52CB"/>
    <w:rsid w:val="00EF581D"/>
    <w:rsid w:val="00EF7FD8"/>
    <w:rsid w:val="00F06F59"/>
    <w:rsid w:val="00F17988"/>
    <w:rsid w:val="00F46396"/>
    <w:rsid w:val="00F469F0"/>
    <w:rsid w:val="00F46EA4"/>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540A2C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C6EF9C-F6FD-46E3-97CF-DC429A91F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TotalTime>
  <Pages>10</Pages>
  <Words>16600</Words>
  <Characters>94626</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100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18</cp:revision>
  <cp:lastPrinted>1999-07-06T11:00:00Z</cp:lastPrinted>
  <dcterms:created xsi:type="dcterms:W3CDTF">2025-10-30T04:55:00Z</dcterms:created>
  <dcterms:modified xsi:type="dcterms:W3CDTF">2025-10-30T08:32:00Z</dcterms:modified>
</cp:coreProperties>
</file>